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D75FCC">
      <w:pPr>
        <w:pStyle w:val="Heading2"/>
      </w:pPr>
    </w:p>
    <w:p w14:paraId="51035624" w14:textId="46E6253D" w:rsidR="006E16CF" w:rsidRPr="005930BC" w:rsidRDefault="006E16CF" w:rsidP="00D75FCC">
      <w:pPr>
        <w:pStyle w:val="Heading2"/>
      </w:pPr>
      <w:r w:rsidRPr="005930BC">
        <w:t>Introduction</w:t>
      </w:r>
    </w:p>
    <w:p w14:paraId="62EA4BFD" w14:textId="37197264"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s</w:t>
      </w:r>
      <w:r w:rsidR="005020FA" w:rsidRPr="009C46D7">
        <w:rPr>
          <w:highlight w:val="yellow"/>
        </w:rPr>
        <w:t xml:space="preserve">**fatty alcohols or </w:t>
      </w:r>
      <w:commentRangeStart w:id="1"/>
      <w:r w:rsidR="005020FA" w:rsidRPr="009C46D7">
        <w:rPr>
          <w:highlight w:val="yellow"/>
        </w:rPr>
        <w:t>acids</w:t>
      </w:r>
      <w:commentRangeEnd w:id="1"/>
      <w:r w:rsidR="009C46D7">
        <w:rPr>
          <w:rStyle w:val="CommentReference"/>
        </w:rPr>
        <w:commentReference w:id="1"/>
      </w:r>
      <w:r w:rsidR="005020FA" w:rsidRPr="009C46D7">
        <w:rPr>
          <w:highlight w:val="yellow"/>
        </w:rPr>
        <w:t>?**</w:t>
      </w:r>
      <w:r w:rsidRPr="006E16CF">
        <w:t xml:space="preserve">,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0B54729A"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9C46D7" w:rsidRPr="00B5516B">
        <w:t>enzyme</w:t>
      </w:r>
      <w:r w:rsidR="007748C3" w:rsidRPr="00B5516B">
        <w:t xml:space="preserve"> </w:t>
      </w:r>
      <w:r w:rsidR="003432D1" w:rsidRPr="00B5516B">
        <w:t>functional group</w:t>
      </w:r>
      <w:r w:rsidR="007748C3" w:rsidRPr="00B5516B">
        <w:t>s</w:t>
      </w:r>
      <w:r w:rsidR="009C46D7" w:rsidRPr="00B5516B">
        <w:t>, including 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w:t>
      </w:r>
      <w:r w:rsidRPr="006E16CF">
        <w:lastRenderedPageBreak/>
        <w:t xml:space="preserve">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or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2"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2"/>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w:t>
      </w:r>
      <w:r w:rsidR="009E320C">
        <w:lastRenderedPageBreak/>
        <w:t>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7A3C22D8"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It was used to identify alternatively spliced exons in C. elegans.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048D7">
        <w:t>N-gram representation of sequences is derived from Language models</w:t>
      </w:r>
      <w:r w:rsidR="00206617">
        <w:t xml:space="preserve"> </w:t>
      </w:r>
      <w:r w:rsidR="00206617">
        <w:fldChar w:fldCharType="begin" w:fldLock="1"/>
      </w:r>
      <w:r w:rsidR="002066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206617">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7]"},"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206617">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8]"},"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256E474C"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w:t>
      </w:r>
      <w:r w:rsidRPr="006E16CF">
        <w:lastRenderedPageBreak/>
        <w:t xml:space="preserve">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206617">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49]"},"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5FF10FA4"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 xml:space="preserve">for novel, uncharacterized, medium-chain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206617">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0]–[52]"},"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protein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five best base learner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77777777" w:rsidR="00A349B7" w:rsidRDefault="009F0B50" w:rsidP="00D75FCC">
      <w:r>
        <w:t>Noisy, high-dimensional, imbalanced</w:t>
      </w:r>
      <w:r w:rsidR="00131486">
        <w:t>,</w:t>
      </w:r>
      <w:r>
        <w:t xml:space="preserve"> small to medium sized functionally characterized datasets occur frequently in protein classification domain \cite as well as computational biology in general \cite. </w:t>
      </w:r>
      <w:r w:rsidR="00BF3C99">
        <w:t xml:space="preserve">Our dataset is an ideal representation of the majority of computational biology datasets that exhibit these attributes. </w:t>
      </w:r>
      <w:r w:rsidR="00FF4ACE">
        <w:t>ML</w:t>
      </w:r>
      <w:r w:rsidR="00FD335E">
        <w:t xml:space="preserve"> algorithms require abundant training data to be generalizable</w:t>
      </w:r>
      <w:r w:rsidR="00DE4E15">
        <w:t xml:space="preserve"> \cite</w:t>
      </w:r>
      <w:r w:rsidR="00FF4ACE">
        <w:t>. An ML model trained on small</w:t>
      </w:r>
      <w:r w:rsidR="00DE4E15">
        <w:t>, high dimensional</w:t>
      </w:r>
      <w:r w:rsidR="00FF4ACE">
        <w:t xml:space="preserve"> dataset often leads to overfitting which results in high error rates on test set</w:t>
      </w:r>
      <w:r w:rsidR="00DE4E15">
        <w:t xml:space="preserve"> \cite</w:t>
      </w:r>
      <w:r w:rsidR="00FF4ACE">
        <w:t>.</w:t>
      </w:r>
      <w:r w:rsidR="00DE4E15">
        <w:t xml:space="preserve"> </w:t>
      </w:r>
      <w:r w:rsidR="007B735B">
        <w:t xml:space="preserve">Moreover, </w:t>
      </w:r>
      <w:r w:rsidR="00A61E10">
        <w:t>the determinants of</w:t>
      </w:r>
      <w:r w:rsidR="007B735B">
        <w:t xml:space="preserve"> </w:t>
      </w:r>
      <w:r w:rsidR="00A61E10">
        <w:t xml:space="preserve">TE </w:t>
      </w:r>
      <w:r w:rsidR="007B735B">
        <w:t xml:space="preserve">substrate specificity </w:t>
      </w:r>
      <w:r w:rsidR="00A61E10">
        <w:t>are not well characterized at the primary sequence level \cite</w:t>
      </w:r>
      <w:r w:rsidR="007B735B">
        <w:t>.</w:t>
      </w:r>
      <w:r w:rsidR="00A61E10">
        <w:t xml:space="preserve"> </w:t>
      </w:r>
      <w:r w:rsidR="00C10757">
        <w:t xml:space="preserve">The TE sequences in the characterized set are also highly similar in terms of sequence identity, some differing by less than five residues but exhibiting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BF3C99">
        <w:t>Our developed framework is carefully designed to address these issues at every stage of its pipeline.</w:t>
      </w:r>
    </w:p>
    <w:p w14:paraId="7D54312A" w14:textId="77777777" w:rsidR="00A349B7" w:rsidRDefault="00A349B7" w:rsidP="00D75FCC"/>
    <w:p w14:paraId="6DCF09EC" w14:textId="77777777"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1F1E28">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49]"},"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1F1E28">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4]","plainTextFormattedCitation":"[54]","previouslyFormattedCitation":"[53]"},"properties":{"noteIndex":0},"schema":"https://github.com/citation-style-language/schema/raw/master/csl-citation.json"}</w:instrText>
      </w:r>
      <w:r w:rsidR="001F1E28" w:rsidRPr="006E16CF">
        <w:fldChar w:fldCharType="separate"/>
      </w:r>
      <w:r w:rsidR="001F1E28" w:rsidRPr="00206617">
        <w:rPr>
          <w:noProof/>
        </w:rPr>
        <w:t>[54]</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w:t>
      </w:r>
      <w:r w:rsidR="006E16CF" w:rsidRPr="006E16CF">
        <w:lastRenderedPageBreak/>
        <w:t xml:space="preserve">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81)</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sidRPr="00B242D8">
        <w:rPr>
          <w:rStyle w:val="SubtleReference"/>
        </w:rPr>
      </w:r>
      <w:r w:rsidR="00B242D8">
        <w:rPr>
          <w:rStyle w:val="SubtleReference"/>
        </w:rPr>
        <w:instrText xml:space="preserve"> \* MERGEFORMAT </w:instrText>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3ABC9D2B"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Pr="006E16CF">
        <w:t>5</w:t>
      </w:r>
      <w:r w:rsidR="003B700C">
        <w:t>, the standard deviation of accuracy distribution was 0.06 which demonstrates the model’s robustness to training set</w:t>
      </w:r>
      <w:r w:rsidRPr="006E16CF">
        <w:t>. The mean precision score of the model across the simulations for the medium chained TEs, the product of interest, was 0.</w:t>
      </w:r>
      <w:r w:rsidR="003B700C">
        <w:t>9</w:t>
      </w:r>
      <w:r w:rsidRPr="006E16CF">
        <w:t>. We use</w:t>
      </w:r>
      <w:r w:rsidR="00FB1F72">
        <w:t>d</w:t>
      </w:r>
      <w:r w:rsidRPr="006E16CF">
        <w:t xml:space="preserve"> this model to identify </w:t>
      </w:r>
      <w:r w:rsidR="003B700C">
        <w:t>medium chain</w:t>
      </w:r>
      <w:r w:rsidRPr="006E16CF">
        <w:t xml:space="preserve"> acyl-ACP TE among a set of uncharacterized TE enzymes from select plants known to have predominantly decanoyl chains in their seed oils. </w:t>
      </w:r>
      <w:commentRangeStart w:id="3"/>
      <w:r w:rsidRPr="006E16CF">
        <w:t>This study</w:t>
      </w:r>
      <w:r w:rsidR="00FB1F72">
        <w:t xml:space="preserve"> </w:t>
      </w:r>
      <w:commentRangeEnd w:id="3"/>
      <w:r w:rsidR="00651092">
        <w:rPr>
          <w:rStyle w:val="CommentReference"/>
        </w:rPr>
        <w:commentReference w:id="3"/>
      </w:r>
      <w:r w:rsidR="00FB1F72">
        <w:t>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r>
        <w:t>Methods</w:t>
      </w:r>
    </w:p>
    <w:p w14:paraId="4B910682" w14:textId="77777777" w:rsidR="00320921" w:rsidRPr="005930BC" w:rsidRDefault="00320921" w:rsidP="00D75FCC">
      <w:pPr>
        <w:pStyle w:val="Heading3"/>
      </w:pPr>
      <w:r w:rsidRPr="005930BC">
        <w:t>Dataset Compilation</w:t>
      </w:r>
    </w:p>
    <w:p w14:paraId="15B383AB" w14:textId="528A691E"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206617">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0]–[52]"},"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206617">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0]–[52]"},"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4" w:name="_Feature_Extraction"/>
      <w:bookmarkEnd w:id="4"/>
      <w:r>
        <w:t>Feature Extraction</w:t>
      </w:r>
    </w:p>
    <w:p w14:paraId="4944E187" w14:textId="6BED4967"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is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lastRenderedPageBreak/>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5"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5"/>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17C674DE" w:rsidR="00B852C2" w:rsidRDefault="002379EB" w:rsidP="00D75FCC">
            <w:r>
              <w:fldChar w:fldCharType="begin" w:fldLock="1"/>
            </w:r>
            <w:r w:rsidR="00206617">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6]","plainTextFormattedCitation":"[56]","previouslyFormattedCitation":"[55]"},"properties":{"noteIndex":0},"schema":"https://github.com/citation-style-language/schema/raw/master/csl-citation.json"}</w:instrText>
            </w:r>
            <w:r>
              <w:fldChar w:fldCharType="separate"/>
            </w:r>
            <w:r w:rsidR="00206617" w:rsidRPr="00206617">
              <w:rPr>
                <w:noProof/>
              </w:rPr>
              <w:t>[56]</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23340E0" w:rsidR="00B852C2" w:rsidRDefault="00A70136" w:rsidP="00D75FCC">
            <w:r>
              <w:fldChar w:fldCharType="begin" w:fldLock="1"/>
            </w:r>
            <w:r w:rsidR="002066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56]"},"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2C8C0F0E" w:rsidR="00B852C2" w:rsidRDefault="005B154A" w:rsidP="00D75FCC">
            <w:r>
              <w:fldChar w:fldCharType="begin" w:fldLock="1"/>
            </w:r>
            <w:r w:rsidR="0062014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7]","plainTextFormattedCitation":"[57]","previouslyFormattedCitation":"[57]"},"properties":{"noteIndex":0},"schema":"https://github.com/citation-style-language/schema/raw/master/csl-citation.json"}</w:instrText>
            </w:r>
            <w:r>
              <w:fldChar w:fldCharType="separate"/>
            </w:r>
            <w:r w:rsidR="00A70136" w:rsidRPr="00A70136">
              <w:rPr>
                <w:noProof/>
              </w:rPr>
              <w:t>[57]</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5F53E817" w:rsidR="00B852C2" w:rsidRDefault="005B154A" w:rsidP="00D75FCC">
            <w:r>
              <w:fldChar w:fldCharType="begin" w:fldLock="1"/>
            </w:r>
            <w:r w:rsidR="00620141">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58]","plainTextFormattedCitation":"[58]","previouslyFormattedCitation":"[58]"},"properties":{"noteIndex":0},"schema":"https://github.com/citation-style-language/schema/raw/master/csl-citation.json"}</w:instrText>
            </w:r>
            <w:r>
              <w:fldChar w:fldCharType="separate"/>
            </w:r>
            <w:r w:rsidR="00A70136" w:rsidRPr="00A70136">
              <w:rPr>
                <w:noProof/>
              </w:rPr>
              <w:t>[58]</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66ECAE9D" w:rsidR="00B852C2" w:rsidRDefault="005B154A" w:rsidP="00D75FCC">
            <w:r>
              <w:fldChar w:fldCharType="begin" w:fldLock="1"/>
            </w:r>
            <w:r w:rsidR="0062014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7]","plainTextFormattedCitation":"[57]","previouslyFormattedCitation":"[57]"},"properties":{"noteIndex":0},"schema":"https://github.com/citation-style-language/schema/raw/master/csl-citation.json"}</w:instrText>
            </w:r>
            <w:r>
              <w:fldChar w:fldCharType="separate"/>
            </w:r>
            <w:r w:rsidR="00A70136" w:rsidRPr="00A70136">
              <w:rPr>
                <w:noProof/>
              </w:rPr>
              <w:t>[57]</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5141AB2B" w:rsidR="00B852C2" w:rsidRDefault="005B154A" w:rsidP="00D75FCC">
            <w:r>
              <w:fldChar w:fldCharType="begin" w:fldLock="1"/>
            </w:r>
            <w:r w:rsidR="0062014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59]","plainTextFormattedCitation":"[59]","previouslyFormattedCitation":"[59]"},"properties":{"noteIndex":0},"schema":"https://github.com/citation-style-language/schema/raw/master/csl-citation.json"}</w:instrText>
            </w:r>
            <w:r>
              <w:fldChar w:fldCharType="separate"/>
            </w:r>
            <w:r w:rsidR="00A70136" w:rsidRPr="00A70136">
              <w:rPr>
                <w:noProof/>
              </w:rPr>
              <w:t>[59]</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0EC917D4" w:rsidR="00B852C2" w:rsidRDefault="00B8059B" w:rsidP="00D75FCC">
            <w:r>
              <w:fldChar w:fldCharType="begin" w:fldLock="1"/>
            </w:r>
            <w:r w:rsidR="0062014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59]","plainTextFormattedCitation":"[59]","previouslyFormattedCitation":"[59]"},"properties":{"noteIndex":0},"schema":"https://github.com/citation-style-language/schema/raw/master/csl-citation.json"}</w:instrText>
            </w:r>
            <w:r>
              <w:fldChar w:fldCharType="separate"/>
            </w:r>
            <w:r w:rsidR="00A70136" w:rsidRPr="00A70136">
              <w:rPr>
                <w:noProof/>
              </w:rPr>
              <w:t>[59]</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731C8928" w:rsidR="00B852C2" w:rsidRDefault="00B8059B" w:rsidP="00D75FCC">
            <w:r>
              <w:fldChar w:fldCharType="begin" w:fldLock="1"/>
            </w:r>
            <w:r w:rsidR="00620141">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0]","plainTextFormattedCitation":"[60]","previouslyFormattedCitation":"[60]"},"properties":{"noteIndex":0},"schema":"https://github.com/citation-style-language/schema/raw/master/csl-citation.json"}</w:instrText>
            </w:r>
            <w:r>
              <w:fldChar w:fldCharType="separate"/>
            </w:r>
            <w:r w:rsidR="00A70136" w:rsidRPr="00A70136">
              <w:rPr>
                <w:noProof/>
              </w:rPr>
              <w:t>[60]</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14508008" w:rsidR="00B852C2" w:rsidRDefault="00B8059B"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25F71E72" w:rsidR="00B852C2" w:rsidRDefault="00B8059B"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270B2FB1" w:rsidR="00B852C2" w:rsidRDefault="00B8059B"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7D823896" w:rsidR="00B852C2" w:rsidRDefault="00B8059B" w:rsidP="00D75FCC">
            <w:r>
              <w:fldChar w:fldCharType="begin" w:fldLock="1"/>
            </w:r>
            <w:r w:rsidR="00620141">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2]","plainTextFormattedCitation":"[62]","previouslyFormattedCitation":"[62]"},"properties":{"noteIndex":0},"schema":"https://github.com/citation-style-language/schema/raw/master/csl-citation.json"}</w:instrText>
            </w:r>
            <w:r>
              <w:fldChar w:fldCharType="separate"/>
            </w:r>
            <w:r w:rsidR="00A70136" w:rsidRPr="00A70136">
              <w:rPr>
                <w:noProof/>
              </w:rPr>
              <w:t>[62]</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063E4CCB" w:rsidR="00B852C2" w:rsidRDefault="00B8059B" w:rsidP="00D75FCC">
            <w:r>
              <w:fldChar w:fldCharType="begin" w:fldLock="1"/>
            </w:r>
            <w:r w:rsidR="00620141">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3]","plainTextFormattedCitation":"[63]","previouslyFormattedCitation":"[63]"},"properties":{"noteIndex":0},"schema":"https://github.com/citation-style-language/schema/raw/master/csl-citation.json"}</w:instrText>
            </w:r>
            <w:r>
              <w:fldChar w:fldCharType="separate"/>
            </w:r>
            <w:r w:rsidR="00A70136" w:rsidRPr="00A70136">
              <w:rPr>
                <w:noProof/>
              </w:rPr>
              <w:t>[63]</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4AFDFC60" w:rsidR="00B852C2" w:rsidRDefault="00B8059B" w:rsidP="00D75FCC">
            <w:r>
              <w:fldChar w:fldCharType="begin" w:fldLock="1"/>
            </w:r>
            <w:r w:rsidR="00620141">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4]","plainTextFormattedCitation":"[64]","previouslyFormattedCitation":"[64]"},"properties":{"noteIndex":0},"schema":"https://github.com/citation-style-language/schema/raw/master/csl-citation.json"}</w:instrText>
            </w:r>
            <w:r>
              <w:fldChar w:fldCharType="separate"/>
            </w:r>
            <w:r w:rsidR="00A70136" w:rsidRPr="00A70136">
              <w:rPr>
                <w:noProof/>
              </w:rPr>
              <w:t>[64]</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3B8BA63F" w:rsidR="00B852C2" w:rsidRDefault="00030EE4" w:rsidP="00D75FCC">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160168E9" w:rsidR="00B852C2" w:rsidRDefault="00030EE4" w:rsidP="00D75FCC">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70A3B5FF" w:rsidR="00B852C2" w:rsidRDefault="00030EE4" w:rsidP="00D75FCC">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5E97CAC7" w:rsidR="00B852C2" w:rsidRDefault="00030EE4" w:rsidP="00D75FCC">
            <w:r>
              <w:fldChar w:fldCharType="begin" w:fldLock="1"/>
            </w:r>
            <w:r w:rsidR="00620141">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68]","plainTextFormattedCitation":"[68]","previouslyFormattedCitation":"[68]"},"properties":{"noteIndex":0},"schema":"https://github.com/citation-style-language/schema/raw/master/csl-citation.json"}</w:instrText>
            </w:r>
            <w:r>
              <w:fldChar w:fldCharType="separate"/>
            </w:r>
            <w:r w:rsidR="00A70136" w:rsidRPr="00A70136">
              <w:rPr>
                <w:noProof/>
              </w:rPr>
              <w:t>[68]</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3F264DB0" w:rsidR="00B852C2" w:rsidRDefault="00030EE4"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9491431" w:rsidR="00B852C2" w:rsidRDefault="00030EE4"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7709C77C" w:rsidR="00B852C2" w:rsidRDefault="00030EE4" w:rsidP="00D75FCC">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75B49EEA" w:rsidR="00B852C2" w:rsidRDefault="00030EE4" w:rsidP="00D75FCC">
            <w:r>
              <w:fldChar w:fldCharType="begin" w:fldLock="1"/>
            </w:r>
            <w:r w:rsidR="0062014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69]","plainTextFormattedCitation":"[69]","previouslyFormattedCitation":"[69]"},"properties":{"noteIndex":0},"schema":"https://github.com/citation-style-language/schema/raw/master/csl-citation.json"}</w:instrText>
            </w:r>
            <w:r>
              <w:fldChar w:fldCharType="separate"/>
            </w:r>
            <w:r w:rsidR="00A70136" w:rsidRPr="00A70136">
              <w:rPr>
                <w:noProof/>
              </w:rPr>
              <w:t>[69]</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674303FB" w:rsidR="00B852C2" w:rsidRDefault="00030EE4" w:rsidP="00D75FCC">
            <w:r>
              <w:fldChar w:fldCharType="begin" w:fldLock="1"/>
            </w:r>
            <w:r w:rsidR="0062014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69]","plainTextFormattedCitation":"[69]","previouslyFormattedCitation":"[69]"},"properties":{"noteIndex":0},"schema":"https://github.com/citation-style-language/schema/raw/master/csl-citation.json"}</w:instrText>
            </w:r>
            <w:r>
              <w:fldChar w:fldCharType="separate"/>
            </w:r>
            <w:r w:rsidR="00A70136" w:rsidRPr="00A70136">
              <w:rPr>
                <w:noProof/>
              </w:rPr>
              <w:t>[69]</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03A7EA2D" w:rsidR="00B852C2" w:rsidRDefault="00241A2F" w:rsidP="00D75FCC">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2604112A" w:rsidR="00B852C2" w:rsidRDefault="00BD74AE" w:rsidP="00D75FCC">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2D481065" w:rsidR="00B852C2" w:rsidRDefault="00BD74AE" w:rsidP="00D75FCC">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6690F041" w:rsidR="00B852C2" w:rsidRDefault="00BD74AE" w:rsidP="00D75FCC">
            <w:r>
              <w:fldChar w:fldCharType="begin" w:fldLock="1"/>
            </w:r>
            <w:r w:rsidR="00620141">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1]","plainTextFormattedCitation":"[71]","previouslyFormattedCitation":"[71]"},"properties":{"noteIndex":0},"schema":"https://github.com/citation-style-language/schema/raw/master/csl-citation.json"}</w:instrText>
            </w:r>
            <w:r>
              <w:fldChar w:fldCharType="separate"/>
            </w:r>
            <w:r w:rsidR="00A70136" w:rsidRPr="00A70136">
              <w:rPr>
                <w:noProof/>
              </w:rPr>
              <w:t>[71]</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6FCA0E58" w:rsidR="00B852C2" w:rsidRDefault="00A7297A" w:rsidP="00D75FCC">
            <w:r>
              <w:fldChar w:fldCharType="begin" w:fldLock="1"/>
            </w:r>
            <w:r w:rsidR="00620141">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2]","plainTextFormattedCitation":"[72]","previouslyFormattedCitation":"[72]"},"properties":{"noteIndex":0},"schema":"https://github.com/citation-style-language/schema/raw/master/csl-citation.json"}</w:instrText>
            </w:r>
            <w:r>
              <w:fldChar w:fldCharType="separate"/>
            </w:r>
            <w:r w:rsidR="00A70136" w:rsidRPr="00A70136">
              <w:rPr>
                <w:noProof/>
              </w:rPr>
              <w:t>[72]</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715AA8BE" w:rsidR="00B852C2" w:rsidRDefault="00777848" w:rsidP="00D75FCC">
            <w:r>
              <w:fldChar w:fldCharType="begin" w:fldLock="1"/>
            </w:r>
            <w:r w:rsidR="00620141">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3]","plainTextFormattedCitation":"[73]","previouslyFormattedCitation":"[73]"},"properties":{"noteIndex":0},"schema":"https://github.com/citation-style-language/schema/raw/master/csl-citation.json"}</w:instrText>
            </w:r>
            <w:r>
              <w:fldChar w:fldCharType="separate"/>
            </w:r>
            <w:r w:rsidR="00A70136" w:rsidRPr="00A70136">
              <w:rPr>
                <w:noProof/>
              </w:rPr>
              <w:t>[73]</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79D009C0" w:rsidR="00B852C2" w:rsidRDefault="00777848" w:rsidP="00D75FCC">
            <w:r>
              <w:fldChar w:fldCharType="begin" w:fldLock="1"/>
            </w:r>
            <w:r w:rsidR="00620141">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4]","plainTextFormattedCitation":"[74]","previouslyFormattedCitation":"[74]"},"properties":{"noteIndex":0},"schema":"https://github.com/citation-style-language/schema/raw/master/csl-citation.json"}</w:instrText>
            </w:r>
            <w:r>
              <w:fldChar w:fldCharType="separate"/>
            </w:r>
            <w:r w:rsidR="00A70136" w:rsidRPr="00A70136">
              <w:rPr>
                <w:noProof/>
              </w:rPr>
              <w:t>[74]</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E9EEE46" w:rsidR="00B852C2" w:rsidRDefault="00777848" w:rsidP="00D75FCC">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0B609A74" w:rsidR="00B852C2" w:rsidRDefault="00777848" w:rsidP="00D75FCC">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66CDED0D" w:rsidR="00B852C2" w:rsidRDefault="00777848" w:rsidP="00D75FCC">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0CFF8CB7" w:rsidR="00B852C2" w:rsidRDefault="00777848" w:rsidP="00D75FCC">
            <w:r>
              <w:fldChar w:fldCharType="begin" w:fldLock="1"/>
            </w:r>
            <w:r w:rsidR="0062014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6]","plainTextFormattedCitation":"[76]","previouslyFormattedCitation":"[76]"},"properties":{"noteIndex":0},"schema":"https://github.com/citation-style-language/schema/raw/master/csl-citation.json"}</w:instrText>
            </w:r>
            <w:r>
              <w:fldChar w:fldCharType="separate"/>
            </w:r>
            <w:r w:rsidR="00A70136" w:rsidRPr="00A70136">
              <w:rPr>
                <w:noProof/>
              </w:rPr>
              <w:t>[76]</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69E0C138" w:rsidR="00B852C2" w:rsidRDefault="00777848" w:rsidP="00D75FCC">
            <w:r>
              <w:fldChar w:fldCharType="begin" w:fldLock="1"/>
            </w:r>
            <w:r w:rsidR="0062014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6]","plainTextFormattedCitation":"[76]","previouslyFormattedCitation":"[76]"},"properties":{"noteIndex":0},"schema":"https://github.com/citation-style-language/schema/raw/master/csl-citation.json"}</w:instrText>
            </w:r>
            <w:r>
              <w:fldChar w:fldCharType="separate"/>
            </w:r>
            <w:r w:rsidR="00A70136" w:rsidRPr="00A70136">
              <w:rPr>
                <w:noProof/>
              </w:rPr>
              <w:t>[76]</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2F3B69DA" w:rsidR="00B852C2" w:rsidRDefault="00777848" w:rsidP="00D75FCC">
            <w:r>
              <w:fldChar w:fldCharType="begin" w:fldLock="1"/>
            </w:r>
            <w:r w:rsidR="00566D0D">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7]","plainTextFormattedCitation":"[77]","previouslyFormattedCitation":"[77]"},"properties":{"noteIndex":0},"schema":"https://github.com/citation-style-language/schema/raw/master/csl-citation.json"}</w:instrText>
            </w:r>
            <w:r>
              <w:fldChar w:fldCharType="separate"/>
            </w:r>
            <w:r w:rsidR="00A70136" w:rsidRPr="00A70136">
              <w:rPr>
                <w:noProof/>
              </w:rPr>
              <w:t>[77]</w:t>
            </w:r>
            <w:r>
              <w:fldChar w:fldCharType="end"/>
            </w:r>
          </w:p>
        </w:tc>
      </w:tr>
      <w:tr w:rsidR="00B852C2" w14:paraId="3A06C21F" w14:textId="77777777" w:rsidTr="00B852C2">
        <w:tc>
          <w:tcPr>
            <w:tcW w:w="2337" w:type="dxa"/>
          </w:tcPr>
          <w:p w14:paraId="0E7BE681" w14:textId="02FE6B8D" w:rsidR="00B852C2" w:rsidRDefault="00CC4172" w:rsidP="00D75FCC">
            <w:r>
              <w:lastRenderedPageBreak/>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1369EA4E" w:rsidR="00B852C2" w:rsidRDefault="00A7297A" w:rsidP="00D75FCC">
            <w:r>
              <w:fldChar w:fldCharType="begin" w:fldLock="1"/>
            </w:r>
            <w:r w:rsidR="0062014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78]","plainTextFormattedCitation":"[78]","previouslyFormattedCitation":"[78]"},"properties":{"noteIndex":0},"schema":"https://github.com/citation-style-language/schema/raw/master/csl-citation.json"}</w:instrText>
            </w:r>
            <w:r>
              <w:fldChar w:fldCharType="separate"/>
            </w:r>
            <w:r w:rsidR="00A70136" w:rsidRPr="00A70136">
              <w:rPr>
                <w:noProof/>
              </w:rPr>
              <w:t>[78]</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033BF134" w:rsidR="00B852C2" w:rsidRDefault="00A7297A" w:rsidP="00D75FCC">
            <w:r>
              <w:fldChar w:fldCharType="begin" w:fldLock="1"/>
            </w:r>
            <w:r w:rsidR="0062014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78]","plainTextFormattedCitation":"[78]","previouslyFormattedCitation":"[78]"},"properties":{"noteIndex":0},"schema":"https://github.com/citation-style-language/schema/raw/master/csl-citation.json"}</w:instrText>
            </w:r>
            <w:r>
              <w:fldChar w:fldCharType="separate"/>
            </w:r>
            <w:r w:rsidR="00A70136" w:rsidRPr="00A70136">
              <w:rPr>
                <w:noProof/>
              </w:rPr>
              <w:t>[78]</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DB655F2" w:rsidR="00B852C2" w:rsidRDefault="00716D69" w:rsidP="00D75FCC">
            <w:r>
              <w:fldChar w:fldCharType="begin" w:fldLock="1"/>
            </w:r>
            <w:r w:rsidR="00620141">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79]","plainTextFormattedCitation":"[79]","previouslyFormattedCitation":"[79]"},"properties":{"noteIndex":0},"schema":"https://github.com/citation-style-language/schema/raw/master/csl-citation.json"}</w:instrText>
            </w:r>
            <w:r>
              <w:fldChar w:fldCharType="separate"/>
            </w:r>
            <w:r w:rsidR="00A70136" w:rsidRPr="00A70136">
              <w:rPr>
                <w:noProof/>
              </w:rPr>
              <w:t>[79]</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118B7F0C" w:rsidR="00B852C2" w:rsidRDefault="00716D69" w:rsidP="00D75FCC">
            <w:r>
              <w:fldChar w:fldCharType="begin" w:fldLock="1"/>
            </w:r>
            <w:r w:rsidR="00620141">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0]","plainTextFormattedCitation":"[80]","previouslyFormattedCitation":"[80]"},"properties":{"noteIndex":0},"schema":"https://github.com/citation-style-language/schema/raw/master/csl-citation.json"}</w:instrText>
            </w:r>
            <w:r>
              <w:fldChar w:fldCharType="separate"/>
            </w:r>
            <w:r w:rsidR="00A70136" w:rsidRPr="00A70136">
              <w:rPr>
                <w:noProof/>
              </w:rPr>
              <w:t>[80]</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52383A52" w:rsidR="00B852C2" w:rsidRDefault="00DC5C9D" w:rsidP="00D75FCC">
            <w:r>
              <w:fldChar w:fldCharType="begin" w:fldLock="1"/>
            </w:r>
            <w:r w:rsidR="00620141">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1]","plainTextFormattedCitation":"[81]","previouslyFormattedCitation":"[81]"},"properties":{"noteIndex":0},"schema":"https://github.com/citation-style-language/schema/raw/master/csl-citation.json"}</w:instrText>
            </w:r>
            <w:r>
              <w:fldChar w:fldCharType="separate"/>
            </w:r>
            <w:r w:rsidR="00A70136" w:rsidRPr="00A70136">
              <w:rPr>
                <w:noProof/>
              </w:rPr>
              <w:t>[81]</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0FB839AD" w:rsidR="00B852C2" w:rsidRDefault="00DC5C9D" w:rsidP="00D75FCC">
            <w:r>
              <w:fldChar w:fldCharType="begin" w:fldLock="1"/>
            </w:r>
            <w:r w:rsidR="00620141">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620141">
              <w:rPr>
                <w:rFonts w:ascii="Cambria Math" w:hAnsi="Cambria Math" w:cs="Cambria Math"/>
              </w:rPr>
              <w:instrText>∼</w:instrText>
            </w:r>
            <w:r w:rsidR="00620141">
              <w:instrText>6.83%, 0.88%</w:instrText>
            </w:r>
            <w:r w:rsidR="00620141">
              <w:rPr>
                <w:rFonts w:ascii="Cambria Math" w:hAnsi="Cambria Math" w:cs="Cambria Math"/>
              </w:rPr>
              <w:instrText>∼</w:instrText>
            </w:r>
            <w:r w:rsidR="00620141">
              <w:instrText>5.33%, and 0.10</w:instrText>
            </w:r>
            <w:r w:rsidR="00620141">
              <w:rPr>
                <w:rFonts w:ascii="Cambria Math" w:hAnsi="Cambria Math" w:cs="Cambria Math"/>
              </w:rPr>
              <w:instrText>∼</w:instrText>
            </w:r>
            <w:r w:rsidR="00620141">
              <w:instrText>0.23 in terms of overall accuracy, specificity, and Matthew's correlation coefficient, respectively. Most notably, compared to other approaches, RNAProB significantly improves sensitivity by 7.0%</w:instrText>
            </w:r>
            <w:r w:rsidR="00620141">
              <w:rPr>
                <w:rFonts w:ascii="Cambria Math" w:hAnsi="Cambria Math" w:cs="Cambria Math"/>
              </w:rPr>
              <w:instrText>∼</w:instrText>
            </w:r>
            <w:r w:rsidR="00620141">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2]","plainTextFormattedCitation":"[82]","previouslyFormattedCitation":"[82]"},"properties":{"noteIndex":0},"schema":"https://github.com/citation-style-language/schema/raw/master/csl-citation.json"}</w:instrText>
            </w:r>
            <w:r>
              <w:fldChar w:fldCharType="separate"/>
            </w:r>
            <w:r w:rsidR="00A70136" w:rsidRPr="00A70136">
              <w:rPr>
                <w:noProof/>
              </w:rPr>
              <w:t>[82]</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310861A2" w:rsidR="00B852C2" w:rsidRDefault="00DC5C9D" w:rsidP="00D75FCC">
            <w:r>
              <w:fldChar w:fldCharType="begin" w:fldLock="1"/>
            </w:r>
            <w:r w:rsidR="0062014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3]","plainTextFormattedCitation":"[83]","previouslyFormattedCitation":"[83]"},"properties":{"noteIndex":0},"schema":"https://github.com/citation-style-language/schema/raw/master/csl-citation.json"}</w:instrText>
            </w:r>
            <w:r>
              <w:fldChar w:fldCharType="separate"/>
            </w:r>
            <w:r w:rsidR="00A70136" w:rsidRPr="00A70136">
              <w:rPr>
                <w:noProof/>
              </w:rPr>
              <w:t>[83]</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05929A38" w:rsidR="00F837B3" w:rsidRDefault="00DC5C9D" w:rsidP="00D75FCC">
            <w:r>
              <w:fldChar w:fldCharType="begin" w:fldLock="1"/>
            </w:r>
            <w:r w:rsidR="0062014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3]","plainTextFormattedCitation":"[83]","previouslyFormattedCitation":"[83]"},"properties":{"noteIndex":0},"schema":"https://github.com/citation-style-language/schema/raw/master/csl-citation.json"}</w:instrText>
            </w:r>
            <w:r>
              <w:fldChar w:fldCharType="separate"/>
            </w:r>
            <w:r w:rsidR="00A70136" w:rsidRPr="00A70136">
              <w:rPr>
                <w:noProof/>
              </w:rPr>
              <w:t>[83]</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3FD8ACA2"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35250">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4]","plainTextFormattedCitation":"[84]","previouslyFormattedCitation":"[84]"},"properties":{"noteIndex":0},"schema":"https://github.com/citation-style-language/schema/raw/master/csl-citation.json"}</w:instrText>
      </w:r>
      <w:r w:rsidR="00435250">
        <w:fldChar w:fldCharType="separate"/>
      </w:r>
      <w:r w:rsidR="00435250" w:rsidRPr="00435250">
        <w:rPr>
          <w:noProof/>
        </w:rPr>
        <w:t>[84]</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710AFD"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710AFD"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710AFD"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6"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lastRenderedPageBreak/>
        <w:t>N-gram methods</w:t>
      </w:r>
    </w:p>
    <w:p w14:paraId="04FDD0AA" w14:textId="1A3A4915" w:rsidR="00435250" w:rsidRPr="00435250" w:rsidRDefault="00435250" w:rsidP="00D75FCC">
      <w:r>
        <w:t xml:space="preserve">Two n-gram based methods, described below, were used in our ensemble model. They were all implemented using python’s numpy package </w:t>
      </w:r>
      <w:r>
        <w:fldChar w:fldCharType="begin" w:fldLock="1"/>
      </w:r>
      <w:r>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5]","plainTextFormattedCitation":"[85]","previouslyFormattedCitation":"[85]"},"properties":{"noteIndex":0},"schema":"https://github.com/citation-style-language/schema/raw/master/csl-citation.json"}</w:instrText>
      </w:r>
      <w:r>
        <w:fldChar w:fldCharType="separate"/>
      </w:r>
      <w:r w:rsidRPr="00435250">
        <w:rPr>
          <w:noProof/>
        </w:rPr>
        <w:t>[85]</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6"/>
    </w:p>
    <w:p w14:paraId="5897407C" w14:textId="63FFFB53" w:rsidR="00320921" w:rsidRDefault="00251011" w:rsidP="00D75FCC">
      <w:r w:rsidRPr="00453F80">
        <w:t>This representation is similar to the N-gram representation for language models</w:t>
      </w:r>
      <w:r>
        <w:t xml:space="preserve"> </w:t>
      </w:r>
      <w:r>
        <w:fldChar w:fldCharType="begin" w:fldLock="1"/>
      </w:r>
      <w:r w:rsidR="002066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56]"},"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3E9DED78"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5A1606">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Pr="00435250">
        <w:rPr>
          <w:noProof/>
        </w:rPr>
        <w:t>[61]</w:t>
      </w:r>
      <w:r>
        <w:fldChar w:fldCharType="end"/>
      </w:r>
      <w:r>
        <w:t xml:space="preserve">. </w:t>
      </w:r>
    </w:p>
    <w:p w14:paraId="27CBC8ED" w14:textId="77777777" w:rsidR="004909A7" w:rsidRDefault="004909A7" w:rsidP="00D75FCC"/>
    <w:p w14:paraId="4F2401B1" w14:textId="3E83E310" w:rsidR="006807CA" w:rsidRDefault="005C4449" w:rsidP="00D75FCC">
      <w:pPr>
        <w:pStyle w:val="Heading5"/>
        <w:rPr>
          <w:rFonts w:eastAsiaTheme="minorEastAsia"/>
        </w:rPr>
      </w:pPr>
      <w:bookmarkStart w:id="7" w:name="_Amino_Acid_Composition"/>
      <w:bookmarkEnd w:id="7"/>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w:t>
      </w:r>
      <w:proofErr w:type="gramStart"/>
      <w:r>
        <w:t>types.</w:t>
      </w:r>
      <w:proofErr w:type="gramEnd"/>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8" w:name="_Composition_of_k-spaced"/>
      <w:bookmarkEnd w:id="8"/>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710AFD"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9" w:name="_Tri-Peptide_Composition_(TPC)"/>
      <w:bookmarkEnd w:id="9"/>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10" w:name="_Di-Peptide_Composition_(DPC)"/>
      <w:bookmarkEnd w:id="10"/>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710AFD"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710AFD"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w:t>
      </w:r>
      <w:proofErr w:type="gramStart"/>
      <w:r>
        <w:t>peptide.</w:t>
      </w:r>
      <w:proofErr w:type="gramEnd"/>
      <w:r>
        <w:t xml:space="preserv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t>Moran Correlation (Moran)</w:t>
      </w:r>
    </w:p>
    <w:p w14:paraId="7EB1EC9D" w14:textId="0046C1B5"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544156">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6]","plainTextFormattedCitation":"[86]","previouslyFormattedCitation":"[86]"},"properties":{"noteIndex":0},"schema":"https://github.com/citation-style-language/schema/raw/master/csl-citation.json"}</w:instrText>
      </w:r>
      <w:r w:rsidR="005A1606">
        <w:fldChar w:fldCharType="separate"/>
      </w:r>
      <w:r w:rsidR="005A1606" w:rsidRPr="005A1606">
        <w:rPr>
          <w:noProof/>
        </w:rPr>
        <w:t>[86]</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w:lastRenderedPageBreak/>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710AFD"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710AFD"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710AFD"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w:t>
      </w:r>
      <w:proofErr w:type="gramStart"/>
      <w:r>
        <w:t>as:</w:t>
      </w:r>
      <w:proofErr w:type="gramEnd"/>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w:lastRenderedPageBreak/>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710AFD"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710AFD"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710AFD"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w:t>
      </w:r>
      <w:proofErr w:type="gramStart"/>
      <w:r>
        <w:t>as:</w:t>
      </w:r>
      <w:proofErr w:type="gramEnd"/>
    </w:p>
    <w:p w14:paraId="616C6222" w14:textId="15FDAECF" w:rsidR="006F14A3" w:rsidRDefault="006F14A3" w:rsidP="00D75FCC"/>
    <w:p w14:paraId="402809B9" w14:textId="69A2893E" w:rsidR="006F14A3" w:rsidRPr="006F14A3" w:rsidRDefault="00710AFD"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710AFD"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0A6668C8" w:rsidR="00C87CF0" w:rsidRDefault="00264BF4" w:rsidP="00D75FCC">
      <w:pPr>
        <w:rPr>
          <w:rFonts w:eastAsiaTheme="minorEastAsia"/>
        </w:rPr>
      </w:pPr>
      <w:r>
        <w:t>21 feature extraction techniques were derived from the PSSM profile</w:t>
      </w:r>
      <w:r w:rsidR="00E434D3">
        <w:t>s</w:t>
      </w:r>
      <w:r>
        <w:t xml:space="preserve"> of TE sequences. </w:t>
      </w:r>
      <w:r w:rsidR="00E434D3">
        <w:t>PSSM profile of a sequence is constructed from multiple sequence alignment of the highest scoring hits 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566D0D">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566D0D">
        <w:rPr>
          <w:rFonts w:ascii="Cambria Math" w:hAnsi="Cambria Math" w:cs="Cambria Math"/>
        </w:rPr>
        <w:instrText>∼</w:instrText>
      </w:r>
      <w:r w:rsidR="00566D0D">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7]","plainTextFormattedCitation":"[87]","previouslyFormattedCitation":"[87]"},"properties":{"noteIndex":0},"schema":"https://github.com/citation-style-language/schema/raw/master/csl-citation.json"}</w:instrText>
      </w:r>
      <w:r w:rsidR="00544156">
        <w:fldChar w:fldCharType="separate"/>
      </w:r>
      <w:r w:rsidR="00544156" w:rsidRPr="00544156">
        <w:rPr>
          <w:noProof/>
        </w:rPr>
        <w:t>[87]</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t>
      </w:r>
      <w:r w:rsidR="00526AC6">
        <w:lastRenderedPageBreak/>
        <w:t>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11" w:name="_Amino_Acid_Composition_1"/>
      <w:bookmarkEnd w:id="11"/>
      <w:r>
        <w:t>Amino Acid Composition using PSSM profiles (AAC</w:t>
      </w:r>
      <w:r w:rsidR="00055654">
        <w:t>-</w:t>
      </w:r>
      <w:r>
        <w:t>PSSM)</w:t>
      </w:r>
      <w:r w:rsidR="006A7A12">
        <w:t xml:space="preserve"> </w:t>
      </w:r>
    </w:p>
    <w:p w14:paraId="78F82237" w14:textId="1E76FF17"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L*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w:t>
      </w:r>
      <w:proofErr w:type="gramStart"/>
      <w:r w:rsidR="00835BFF">
        <w:t>type.</w:t>
      </w:r>
      <w:proofErr w:type="gramEnd"/>
      <w:r w:rsidR="00835BFF">
        <w:t xml:space="preserve"> </w:t>
      </w:r>
    </w:p>
    <w:p w14:paraId="3A58A7C5" w14:textId="77777777" w:rsidR="00647576" w:rsidRDefault="00647576" w:rsidP="00D75FCC"/>
    <w:p w14:paraId="49C6AF02" w14:textId="1A07010F" w:rsidR="00835BFF" w:rsidRDefault="00835BFF" w:rsidP="00D75FCC">
      <w:pPr>
        <w:pStyle w:val="Heading5"/>
      </w:pPr>
      <w:bookmarkStart w:id="12" w:name="_Di-Peptide_Composition_using"/>
      <w:bookmarkEnd w:id="12"/>
      <w:r>
        <w:t>Di-Peptide Composition using PSSM profiles (DPC</w:t>
      </w:r>
      <w:r w:rsidR="00055654">
        <w:t>-</w:t>
      </w:r>
      <w:r>
        <w:t xml:space="preserve">PSSM) </w:t>
      </w:r>
    </w:p>
    <w:p w14:paraId="6634B3B8" w14:textId="02B57837" w:rsidR="00835BFF" w:rsidRDefault="00835BFF" w:rsidP="00D75FCC">
      <w:r>
        <w:t>DPC</w:t>
      </w:r>
      <w:r w:rsidR="00055654">
        <w:t>-</w:t>
      </w:r>
      <w:r>
        <w:t xml:space="preserve">PSSM uses the numerical values of the PSSM matrix instead of the actual count of di-peptides as in </w:t>
      </w:r>
      <w:r w:rsidR="005D1CDB">
        <w:t xml:space="preserve">traditional </w:t>
      </w:r>
      <w:r>
        <w:t>DPC to calculate frequency of each dipeptide. The PSSM profile of a protein sequence obtained using PSI-BLAST can be denoted as a matrix of length L*20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w:t>
      </w:r>
      <w:proofErr w:type="gramStart"/>
      <w:r>
        <w:t>type.</w:t>
      </w:r>
      <w:proofErr w:type="gramEnd"/>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3" w:name="_PSSM_Auto-Covariance_(PSSM-AC)"/>
      <w:bookmarkEnd w:id="13"/>
      <w:r>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w:lastRenderedPageBreak/>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1CFB243A"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805D5C">
        <w:t xml:space="preserve">\cite </w:t>
      </w:r>
      <w:r>
        <w:t>which is described as follows:</w:t>
      </w:r>
    </w:p>
    <w:p w14:paraId="1336C108" w14:textId="77777777" w:rsidR="00EF63B2" w:rsidRDefault="00EF63B2" w:rsidP="00D75FCC"/>
    <w:p w14:paraId="27D9AA86" w14:textId="77777777" w:rsidR="00EF63B2" w:rsidRPr="00EF63B2" w:rsidRDefault="00710AFD"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710AFD"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710AFD"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710AFD"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710AFD"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4" w:name="_EDP"/>
      <w:bookmarkEnd w:id="14"/>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710AFD"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710AFD"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w:t>
      </w:r>
      <w:proofErr w:type="gramStart"/>
      <w:r>
        <w:t>sequence.</w:t>
      </w:r>
      <w:proofErr w:type="gramEnd"/>
      <w:r>
        <w:t xml:space="preserve"> The ED-PSSM matrix is used to calculate EDP feature vector as follows:</w:t>
      </w:r>
    </w:p>
    <w:p w14:paraId="4918764B" w14:textId="4A7EF47C" w:rsidR="003E0020" w:rsidRDefault="003E0020" w:rsidP="00D75FCC"/>
    <w:p w14:paraId="03761FB4" w14:textId="371E55E4" w:rsidR="003E0020" w:rsidRPr="003E0020" w:rsidRDefault="00710AFD"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5" w:name="_EEDP"/>
      <w:bookmarkEnd w:id="15"/>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710AFD"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w:t>
      </w:r>
      <w:proofErr w:type="gramStart"/>
      <w:r>
        <w:t>matrix.</w:t>
      </w:r>
      <w:proofErr w:type="gramEnd"/>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6" w:name="_TPC"/>
      <w:bookmarkStart w:id="17" w:name="_TPC-PSSM"/>
      <w:bookmarkEnd w:id="16"/>
      <w:bookmarkEnd w:id="17"/>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710AFD"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w:t>
      </w:r>
      <w:proofErr w:type="gramStart"/>
      <w:r>
        <w:t>sequence.</w:t>
      </w:r>
      <w:proofErr w:type="gramEnd"/>
      <w:r>
        <w:t xml:space="preserv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4BAFCD98" w:rsidR="00A264A1" w:rsidRDefault="00485A0F" w:rsidP="00D75FCC">
      <w:pPr>
        <w:pStyle w:val="Heading5"/>
      </w:pPr>
      <w:r>
        <w:t>k-separated-bigrams-PSSM</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710AFD"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lastRenderedPageBreak/>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w:t>
      </w:r>
      <w:proofErr w:type="gramStart"/>
      <w:r w:rsidR="007E4B07">
        <w:t>sequence.</w:t>
      </w:r>
      <w:proofErr w:type="gramEnd"/>
      <w:r w:rsidR="007E4B07">
        <w:t xml:space="preserv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8" w:name="_D-FPSSM"/>
      <w:bookmarkEnd w:id="18"/>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710AFD"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w:t>
      </w:r>
      <w:proofErr w:type="gramStart"/>
      <w:r>
        <w:t>matrix.</w:t>
      </w:r>
      <w:proofErr w:type="gramEnd"/>
      <w:r>
        <w:t xml:space="preserve">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710AFD"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w:t>
      </w:r>
      <w:proofErr w:type="gramStart"/>
      <w:r w:rsidR="004007A6">
        <w:t>as:</w:t>
      </w:r>
      <w:proofErr w:type="gramEnd"/>
      <w:r>
        <w:t xml:space="preserve"> </w:t>
      </w:r>
    </w:p>
    <w:p w14:paraId="07786028" w14:textId="77777777" w:rsidR="00C75574" w:rsidRDefault="00C75574" w:rsidP="00D75FCC"/>
    <w:p w14:paraId="24CC8B40" w14:textId="48197B21" w:rsidR="00C75574" w:rsidRPr="00CD3158" w:rsidRDefault="00710AFD"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710AFD"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710AFD"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710AFD"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710AFD"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710AFD"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710AFD"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710AFD"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710AFD"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710AFD"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710AFD"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w:t>
      </w:r>
      <w:proofErr w:type="gramStart"/>
      <w:r w:rsidR="00B92FFD">
        <w:t>matri</w:t>
      </w:r>
      <w:r w:rsidR="00B271BE">
        <w:t>x.</w:t>
      </w:r>
      <w:proofErr w:type="gramEnd"/>
    </w:p>
    <w:p w14:paraId="70323BFA" w14:textId="5233E44D" w:rsidR="00B271BE" w:rsidRDefault="00B271BE" w:rsidP="00D75FCC"/>
    <w:p w14:paraId="2BCA3737" w14:textId="3712E747" w:rsidR="00B271BE" w:rsidRDefault="004C5A41" w:rsidP="00D75FCC">
      <w:pPr>
        <w:pStyle w:val="Heading5"/>
      </w:pPr>
      <w:r>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710AFD"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w:t>
      </w:r>
      <w:proofErr w:type="gramStart"/>
      <w:r>
        <w:t>profile.</w:t>
      </w:r>
      <w:proofErr w:type="gramEnd"/>
      <w:r>
        <w:t xml:space="preserv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710AFD"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w:t>
      </w:r>
      <w:proofErr w:type="gramStart"/>
      <w:r>
        <w:t>block.</w:t>
      </w:r>
      <w:proofErr w:type="gramEnd"/>
      <w:r>
        <w:t xml:space="preserve">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710AFD"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lastRenderedPageBreak/>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04FF8728"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566D0D">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88]","plainTextFormattedCitation":"[88]","previouslyFormattedCitation":"[88]"},"properties":{"noteIndex":0},"schema":"https://github.com/citation-style-language/schema/raw/master/csl-citation.json"}</w:instrText>
      </w:r>
      <w:r>
        <w:fldChar w:fldCharType="separate"/>
      </w:r>
      <w:r w:rsidR="00544156" w:rsidRPr="00544156">
        <w:rPr>
          <w:noProof/>
        </w:rPr>
        <w:t>[88]</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566D0D">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89]","plainTextFormattedCitation":"[89]","previouslyFormattedCitation":"[89]"},"properties":{"noteIndex":0},"schema":"https://github.com/citation-style-language/schema/raw/master/csl-citation.json"}</w:instrText>
      </w:r>
      <w:r w:rsidR="003D052E">
        <w:fldChar w:fldCharType="separate"/>
      </w:r>
      <w:r w:rsidR="00544156" w:rsidRPr="00544156">
        <w:rPr>
          <w:noProof/>
        </w:rPr>
        <w:t>[89]</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9"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9"/>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20" w:name="_Model_Training"/>
      <w:bookmarkEnd w:id="20"/>
      <w:r>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w:t>
      </w:r>
      <w:r w:rsidRPr="00B738DA">
        <w:lastRenderedPageBreak/>
        <w:t xml:space="preserve">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21" w:name="_The_Meta_Learner"/>
      <w:bookmarkEnd w:id="21"/>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710AFD"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2"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2"/>
      <w:r>
        <w:t>: The hyperparameters of each base learner are dependent on the learning algorithm used to train it. The learning algorithm dependent hyperparameters are displayed here.</w:t>
      </w:r>
    </w:p>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400F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400F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7DD835AE" w14:textId="77777777" w:rsidR="00B30BE8" w:rsidRPr="00B30BE8" w:rsidRDefault="00B30BE8" w:rsidP="00D75FCC"/>
    <w:p w14:paraId="76BCD8A3" w14:textId="33C32DA3" w:rsidR="00320921" w:rsidRDefault="00320921" w:rsidP="00D75FCC">
      <w:pPr>
        <w:pStyle w:val="Heading4"/>
      </w:pPr>
      <w:bookmarkStart w:id="23" w:name="_Model_Training_1"/>
      <w:bookmarkEnd w:id="23"/>
      <w:r>
        <w:t>Model Training</w:t>
      </w:r>
    </w:p>
    <w:p w14:paraId="55E2BAF0" w14:textId="1556544B" w:rsidR="00DF0D8C" w:rsidRDefault="00320921" w:rsidP="00D75FCC">
      <w:r>
        <w:t xml:space="preserve">The model was trained using python’s numpy and scikit-learn modules </w:t>
      </w:r>
      <w:r>
        <w:fldChar w:fldCharType="begin" w:fldLock="1"/>
      </w:r>
      <w:r w:rsidR="00566D0D">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5], [90]","plainTextFormattedCitation":"[85], [90]","previouslyFormattedCitation":"[85], [90]"},"properties":{"noteIndex":0},"schema":"https://github.com/citation-style-language/schema/raw/master/csl-citation.json"}</w:instrText>
      </w:r>
      <w:r>
        <w:fldChar w:fldCharType="separate"/>
      </w:r>
      <w:r w:rsidR="00544156" w:rsidRPr="00544156">
        <w:rPr>
          <w:noProof/>
        </w:rPr>
        <w:t>[85], [90]</w:t>
      </w:r>
      <w:r>
        <w:fldChar w:fldCharType="end"/>
      </w:r>
      <w:r>
        <w:t xml:space="preserve">. </w:t>
      </w:r>
      <w:r w:rsidR="00DF0D8C">
        <w:t xml:space="preserve">Model training can be divided into five stages.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49B01FEB" w:rsidR="00DF0D8C" w:rsidRDefault="00320921" w:rsidP="00D75FCC">
      <w:r>
        <w:t>At first, a random seed was specified using numpy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t>
      </w:r>
      <w:r>
        <w:lastRenderedPageBreak/>
        <w:t xml:space="preserve">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4" w:name="_Model_Evaluation"/>
      <w:bookmarkStart w:id="25" w:name="_Ref65356577"/>
      <w:bookmarkEnd w:id="24"/>
      <w:r>
        <w:t>Model Evaluation</w:t>
      </w:r>
      <w:bookmarkEnd w:id="25"/>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6" w:name="_Results"/>
      <w:bookmarkEnd w:id="26"/>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231F7FA5" w:rsidR="00EC5306" w:rsidRDefault="00710AFD" w:rsidP="00D75FCC">
      <w:r w:rsidRPr="00D75FCC">
        <w:t>We compared the performance of</w:t>
      </w:r>
      <w:r w:rsidR="00C44DA3">
        <w:t xml:space="preserve"> 47 different base models, each trained on unique</w:t>
      </w:r>
      <w:r w:rsidR="00F61F06" w:rsidRPr="00D75FCC">
        <w:t xml:space="preserve"> feature encode</w:t>
      </w:r>
      <w:r w:rsidR="00514D0B">
        <w:t>d TE sequence representation</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w:t>
      </w:r>
      <w:r w:rsidR="00D75FCC" w:rsidRPr="00D75FCC">
        <w:lastRenderedPageBreak/>
        <w:t xml:space="preserve">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sidRPr="007D6213">
        <w:rPr>
          <w:rStyle w:val="SubtleReference"/>
        </w:rPr>
      </w:r>
      <w:r w:rsidR="007D6213">
        <w:rPr>
          <w:rStyle w:val="SubtleReference"/>
        </w:rPr>
        <w:instrText xml:space="preserve"> \* MERGEFORMAT </w:instrText>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D75FCC">
        <w:t xml:space="preserve">are </w:t>
      </w:r>
      <w:r w:rsidR="00EC5306">
        <w:t>DDE, CTriad, KSCTriad, TPC and Gappy Pair Kernel. The most accurate feature extraction technique DDE achieves a mean accuracy score of 0.8</w:t>
      </w:r>
      <w:r w:rsidR="00514D0B">
        <w:t>1</w:t>
      </w:r>
      <w:r w:rsidR="00EC5306">
        <w:t>, mean precision and mean recall score</w:t>
      </w:r>
      <w:r w:rsidR="007D6213">
        <w:t>s</w:t>
      </w:r>
      <w:r w:rsidR="00EC5306">
        <w:t xml:space="preserve"> of 0.89 and 0.9 respectively</w:t>
      </w:r>
      <w:r w:rsidR="006E5DF3">
        <w:t xml:space="preserve"> on medium chained TEs</w:t>
      </w:r>
      <w:r w:rsidR="00EC5306">
        <w:t xml:space="preserve">. It is interesting to note that the best pssm based feature extraction technique, </w:t>
      </w:r>
      <w:r w:rsidR="00CE7FAF">
        <w:t>S</w:t>
      </w:r>
      <w:r w:rsidR="00EC5306">
        <w:t>-</w:t>
      </w:r>
      <w:r w:rsidR="00CE7FAF">
        <w:t>FPSSM</w:t>
      </w:r>
      <w:r w:rsidR="00EC5306">
        <w:t xml:space="preserve"> is ranked 17</w:t>
      </w:r>
      <w:r w:rsidR="00EC5306" w:rsidRPr="00EC5306">
        <w:rPr>
          <w:vertAlign w:val="superscript"/>
        </w:rPr>
        <w:t>th</w:t>
      </w:r>
      <w:r w:rsidR="00EC5306">
        <w:t xml:space="preserve"> in terms of mean accuracy score among the 47 feature encoders, achieving a mean accuracy of 0.76.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7"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7"/>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5F7A8459" w:rsidR="00CD49D0" w:rsidRDefault="00743D80" w:rsidP="00D75FCC">
            <w:r>
              <w:t>DDE</w:t>
            </w:r>
          </w:p>
        </w:tc>
        <w:tc>
          <w:tcPr>
            <w:tcW w:w="2160" w:type="dxa"/>
          </w:tcPr>
          <w:p w14:paraId="4F88ACC5" w14:textId="06ACFF62" w:rsidR="00CD49D0" w:rsidRDefault="00743D80" w:rsidP="00D75FCC">
            <w:r>
              <w:t>0.81</w:t>
            </w:r>
          </w:p>
        </w:tc>
        <w:tc>
          <w:tcPr>
            <w:tcW w:w="2250" w:type="dxa"/>
          </w:tcPr>
          <w:p w14:paraId="4958F435" w14:textId="7C79823A" w:rsidR="00CD49D0" w:rsidRDefault="00024A1B" w:rsidP="00D75FCC">
            <w:r>
              <w:t>0.89</w:t>
            </w:r>
          </w:p>
        </w:tc>
        <w:tc>
          <w:tcPr>
            <w:tcW w:w="2245" w:type="dxa"/>
          </w:tcPr>
          <w:p w14:paraId="749D6BA5" w14:textId="3F1D24C0" w:rsidR="00CD49D0" w:rsidRDefault="00024A1B" w:rsidP="00D75FCC">
            <w:r>
              <w:t>0.9</w:t>
            </w:r>
          </w:p>
        </w:tc>
      </w:tr>
      <w:tr w:rsidR="00CD49D0" w14:paraId="3333DA7C" w14:textId="77777777" w:rsidTr="003B1D83">
        <w:tc>
          <w:tcPr>
            <w:tcW w:w="2695" w:type="dxa"/>
          </w:tcPr>
          <w:p w14:paraId="2AB677C0" w14:textId="3E023D44" w:rsidR="00CD49D0" w:rsidRDefault="00743D80" w:rsidP="00D75FCC">
            <w:r>
              <w:t>CTriad</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39CE1525" w:rsidR="00CD49D0" w:rsidRDefault="00024A1B" w:rsidP="00D75FCC">
            <w:r>
              <w:t>0.89</w:t>
            </w:r>
          </w:p>
        </w:tc>
      </w:tr>
      <w:tr w:rsidR="00CD49D0" w14:paraId="51690D39" w14:textId="77777777" w:rsidTr="003B1D83">
        <w:tc>
          <w:tcPr>
            <w:tcW w:w="2695" w:type="dxa"/>
          </w:tcPr>
          <w:p w14:paraId="67519FE9" w14:textId="2B9292CC" w:rsidR="00CD49D0" w:rsidRDefault="00743D80" w:rsidP="00D75FCC">
            <w:r>
              <w:t>KSCTriad</w:t>
            </w:r>
          </w:p>
        </w:tc>
        <w:tc>
          <w:tcPr>
            <w:tcW w:w="2160" w:type="dxa"/>
          </w:tcPr>
          <w:p w14:paraId="417097D1" w14:textId="59220502" w:rsidR="00CD49D0" w:rsidRDefault="00743D80" w:rsidP="00D75FCC">
            <w:r>
              <w:t>0.79</w:t>
            </w:r>
          </w:p>
        </w:tc>
        <w:tc>
          <w:tcPr>
            <w:tcW w:w="2250" w:type="dxa"/>
          </w:tcPr>
          <w:p w14:paraId="177D1587" w14:textId="4DCFDE9B" w:rsidR="00CD49D0" w:rsidRDefault="00024A1B" w:rsidP="00D75FCC">
            <w:r>
              <w:t>0.89</w:t>
            </w:r>
          </w:p>
        </w:tc>
        <w:tc>
          <w:tcPr>
            <w:tcW w:w="2245" w:type="dxa"/>
          </w:tcPr>
          <w:p w14:paraId="34AFA566" w14:textId="1CAE27F3" w:rsidR="00CD49D0" w:rsidRDefault="00024A1B" w:rsidP="00D75FCC">
            <w:r>
              <w:t>0.89</w:t>
            </w:r>
          </w:p>
        </w:tc>
      </w:tr>
      <w:tr w:rsidR="00CD49D0" w14:paraId="65584956" w14:textId="77777777" w:rsidTr="003B1D83">
        <w:tc>
          <w:tcPr>
            <w:tcW w:w="2695" w:type="dxa"/>
          </w:tcPr>
          <w:p w14:paraId="462D3560" w14:textId="41790B1F" w:rsidR="00CD49D0" w:rsidRDefault="00743D80" w:rsidP="00D75FCC">
            <w:r>
              <w:t>TPC</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259D94B4" w:rsidR="00CD49D0" w:rsidRDefault="00743D80" w:rsidP="00D75FCC">
            <w:r>
              <w:t xml:space="preserve">Gappy </w:t>
            </w:r>
            <w:r w:rsidR="00EB4DCC">
              <w:t xml:space="preserve">Pair </w:t>
            </w:r>
            <w:r>
              <w:t>Kernel</w:t>
            </w:r>
          </w:p>
        </w:tc>
        <w:tc>
          <w:tcPr>
            <w:tcW w:w="2160" w:type="dxa"/>
          </w:tcPr>
          <w:p w14:paraId="7D7CE7FC" w14:textId="74D9CBEC" w:rsidR="00CD49D0" w:rsidRDefault="00743D80" w:rsidP="00D75FCC">
            <w:r>
              <w:t>0.79</w:t>
            </w:r>
          </w:p>
        </w:tc>
        <w:tc>
          <w:tcPr>
            <w:tcW w:w="2250" w:type="dxa"/>
          </w:tcPr>
          <w:p w14:paraId="3BDCB87E" w14:textId="4C4B89D6" w:rsidR="00CD49D0" w:rsidRDefault="00024A1B" w:rsidP="00D75FCC">
            <w:r>
              <w:t>0.88</w:t>
            </w:r>
          </w:p>
        </w:tc>
        <w:tc>
          <w:tcPr>
            <w:tcW w:w="2245" w:type="dxa"/>
          </w:tcPr>
          <w:p w14:paraId="1D9E7CB0" w14:textId="6D1EBEFD" w:rsidR="00CD49D0" w:rsidRDefault="00024A1B" w:rsidP="00D75FCC">
            <w:r>
              <w:t>0.86</w:t>
            </w:r>
          </w:p>
        </w:tc>
      </w:tr>
      <w:tr w:rsidR="00CD49D0" w14:paraId="16025351" w14:textId="77777777" w:rsidTr="003B1D83">
        <w:tc>
          <w:tcPr>
            <w:tcW w:w="2695" w:type="dxa"/>
          </w:tcPr>
          <w:p w14:paraId="0D49C99B" w14:textId="05EA5C8B" w:rsidR="00CD49D0" w:rsidRDefault="00743D80" w:rsidP="00D75FCC">
            <w:r>
              <w:t>CKSAAP</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54EA9EF5" w:rsidR="00CD49D0" w:rsidRDefault="00743D80" w:rsidP="00D75FCC">
            <w:r>
              <w:t>Spectrum Kernel</w:t>
            </w:r>
          </w:p>
        </w:tc>
        <w:tc>
          <w:tcPr>
            <w:tcW w:w="2160" w:type="dxa"/>
          </w:tcPr>
          <w:p w14:paraId="10DC6408" w14:textId="1963642A" w:rsidR="00CD49D0" w:rsidRDefault="00743D80" w:rsidP="00D75FCC">
            <w:r>
              <w:t>0.79</w:t>
            </w:r>
          </w:p>
        </w:tc>
        <w:tc>
          <w:tcPr>
            <w:tcW w:w="2250" w:type="dxa"/>
          </w:tcPr>
          <w:p w14:paraId="71F636EF" w14:textId="5703908E" w:rsidR="00CD49D0" w:rsidRDefault="00024A1B" w:rsidP="00D75FCC">
            <w:r>
              <w:t>0.88</w:t>
            </w:r>
          </w:p>
        </w:tc>
        <w:tc>
          <w:tcPr>
            <w:tcW w:w="2245" w:type="dxa"/>
          </w:tcPr>
          <w:p w14:paraId="0DA6593A" w14:textId="10F7882C" w:rsidR="00CD49D0" w:rsidRDefault="00024A1B" w:rsidP="00D75FCC">
            <w:r>
              <w:t>0.86</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385AEF02" w:rsidR="00CD49D0" w:rsidRDefault="00743D80" w:rsidP="00D75FCC">
            <w:r>
              <w:t>Moran</w:t>
            </w:r>
          </w:p>
        </w:tc>
        <w:tc>
          <w:tcPr>
            <w:tcW w:w="2160" w:type="dxa"/>
          </w:tcPr>
          <w:p w14:paraId="323A48A9" w14:textId="6456A0FE" w:rsidR="00CD49D0" w:rsidRDefault="00743D80" w:rsidP="00D75FCC">
            <w:r>
              <w:t>0.78</w:t>
            </w:r>
          </w:p>
        </w:tc>
        <w:tc>
          <w:tcPr>
            <w:tcW w:w="2250" w:type="dxa"/>
          </w:tcPr>
          <w:p w14:paraId="010244C1" w14:textId="34D41861" w:rsidR="00CD49D0" w:rsidRDefault="00024A1B" w:rsidP="00D75FCC">
            <w:r>
              <w:t>0.90</w:t>
            </w:r>
          </w:p>
        </w:tc>
        <w:tc>
          <w:tcPr>
            <w:tcW w:w="2245" w:type="dxa"/>
          </w:tcPr>
          <w:p w14:paraId="4F144CEB" w14:textId="7B8B94B0" w:rsidR="00CD49D0" w:rsidRDefault="00024A1B" w:rsidP="00D75FCC">
            <w:r>
              <w:t>0.87</w:t>
            </w:r>
          </w:p>
        </w:tc>
      </w:tr>
      <w:tr w:rsidR="00CD49D0" w14:paraId="5616CBB3" w14:textId="77777777" w:rsidTr="003B1D83">
        <w:tc>
          <w:tcPr>
            <w:tcW w:w="2695" w:type="dxa"/>
          </w:tcPr>
          <w:p w14:paraId="68AEE4A0" w14:textId="187C0A2D" w:rsidR="00CD49D0" w:rsidRDefault="00743D80" w:rsidP="00D75FCC">
            <w:r>
              <w:t>Mismatch Kernel</w:t>
            </w:r>
          </w:p>
        </w:tc>
        <w:tc>
          <w:tcPr>
            <w:tcW w:w="2160" w:type="dxa"/>
          </w:tcPr>
          <w:p w14:paraId="1885BFB8" w14:textId="79C58C4B" w:rsidR="00CD49D0" w:rsidRDefault="00743D80" w:rsidP="00D75FCC">
            <w:r>
              <w:t>0.78</w:t>
            </w:r>
          </w:p>
        </w:tc>
        <w:tc>
          <w:tcPr>
            <w:tcW w:w="2250" w:type="dxa"/>
          </w:tcPr>
          <w:p w14:paraId="5E18B768" w14:textId="0884D7A4" w:rsidR="00CD49D0" w:rsidRDefault="00024A1B" w:rsidP="00D75FCC">
            <w:r>
              <w:t>0.89</w:t>
            </w:r>
          </w:p>
        </w:tc>
        <w:tc>
          <w:tcPr>
            <w:tcW w:w="2245" w:type="dxa"/>
          </w:tcPr>
          <w:p w14:paraId="7540E825" w14:textId="418B7239" w:rsidR="00CD49D0" w:rsidRDefault="00024A1B" w:rsidP="00D75FCC">
            <w:r>
              <w:t>0.88</w:t>
            </w:r>
          </w:p>
        </w:tc>
      </w:tr>
      <w:tr w:rsidR="00CD49D0" w14:paraId="1F5A340C" w14:textId="77777777" w:rsidTr="003B1D83">
        <w:tc>
          <w:tcPr>
            <w:tcW w:w="2695" w:type="dxa"/>
          </w:tcPr>
          <w:p w14:paraId="43918066" w14:textId="264757B1" w:rsidR="00CD49D0" w:rsidRDefault="00743D80" w:rsidP="00D75FCC">
            <w:r>
              <w:t>DPC</w:t>
            </w:r>
          </w:p>
        </w:tc>
        <w:tc>
          <w:tcPr>
            <w:tcW w:w="2160" w:type="dxa"/>
          </w:tcPr>
          <w:p w14:paraId="3FF791E3" w14:textId="6D4940F1" w:rsidR="00CD49D0" w:rsidRDefault="00743D80" w:rsidP="00D75FCC">
            <w:r>
              <w:t>0.78</w:t>
            </w:r>
          </w:p>
        </w:tc>
        <w:tc>
          <w:tcPr>
            <w:tcW w:w="2250" w:type="dxa"/>
          </w:tcPr>
          <w:p w14:paraId="17A47A39" w14:textId="42C561F0" w:rsidR="00CD49D0" w:rsidRDefault="00024A1B" w:rsidP="00D75FCC">
            <w:r>
              <w:t>0.89</w:t>
            </w:r>
          </w:p>
        </w:tc>
        <w:tc>
          <w:tcPr>
            <w:tcW w:w="2245" w:type="dxa"/>
          </w:tcPr>
          <w:p w14:paraId="1BF19E7F" w14:textId="308BF1AA" w:rsidR="00CD49D0" w:rsidRDefault="00024A1B" w:rsidP="00D75FCC">
            <w:r>
              <w:t>0.88</w:t>
            </w:r>
          </w:p>
        </w:tc>
      </w:tr>
      <w:tr w:rsidR="00CD49D0" w14:paraId="5C76AA56" w14:textId="77777777" w:rsidTr="003B1D83">
        <w:tc>
          <w:tcPr>
            <w:tcW w:w="2695" w:type="dxa"/>
          </w:tcPr>
          <w:p w14:paraId="628B75E4" w14:textId="1769F784" w:rsidR="00CD49D0" w:rsidRDefault="00743D80" w:rsidP="00D75FCC">
            <w:r>
              <w:t>Geary</w:t>
            </w:r>
          </w:p>
        </w:tc>
        <w:tc>
          <w:tcPr>
            <w:tcW w:w="2160" w:type="dxa"/>
          </w:tcPr>
          <w:p w14:paraId="1B369B40" w14:textId="63DD85F9" w:rsidR="00CD49D0" w:rsidRDefault="00743D80" w:rsidP="00D75FCC">
            <w:r>
              <w:t>0.78</w:t>
            </w:r>
          </w:p>
        </w:tc>
        <w:tc>
          <w:tcPr>
            <w:tcW w:w="2250" w:type="dxa"/>
          </w:tcPr>
          <w:p w14:paraId="18EE9D8D" w14:textId="48C0A928" w:rsidR="00CD49D0" w:rsidRDefault="00024A1B" w:rsidP="00D75FCC">
            <w:r>
              <w:t>0.9</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14B41011" w:rsidR="00CD49D0" w:rsidRDefault="00743D80" w:rsidP="00D75FCC">
            <w:r>
              <w:t>GTPC</w:t>
            </w:r>
          </w:p>
        </w:tc>
        <w:tc>
          <w:tcPr>
            <w:tcW w:w="2160" w:type="dxa"/>
          </w:tcPr>
          <w:p w14:paraId="51448D5E" w14:textId="2C27296F" w:rsidR="00CD49D0" w:rsidRDefault="00743D80" w:rsidP="00D75FCC">
            <w:r>
              <w:t>0.78</w:t>
            </w:r>
          </w:p>
        </w:tc>
        <w:tc>
          <w:tcPr>
            <w:tcW w:w="2250" w:type="dxa"/>
          </w:tcPr>
          <w:p w14:paraId="4DF0326E" w14:textId="5AB201BE" w:rsidR="00CD49D0" w:rsidRDefault="00024A1B" w:rsidP="00D75FCC">
            <w:r>
              <w:t>0.86</w:t>
            </w:r>
          </w:p>
        </w:tc>
        <w:tc>
          <w:tcPr>
            <w:tcW w:w="2245" w:type="dxa"/>
          </w:tcPr>
          <w:p w14:paraId="12CB734A" w14:textId="5D8855CB" w:rsidR="00CD49D0" w:rsidRDefault="00024A1B" w:rsidP="00D75FCC">
            <w:r>
              <w:t>0.86</w:t>
            </w:r>
          </w:p>
        </w:tc>
      </w:tr>
      <w:tr w:rsidR="00CD49D0" w14:paraId="5080B978" w14:textId="77777777" w:rsidTr="003B1D83">
        <w:tc>
          <w:tcPr>
            <w:tcW w:w="2695" w:type="dxa"/>
          </w:tcPr>
          <w:p w14:paraId="3FFA2A17" w14:textId="66622DB5" w:rsidR="00CD49D0" w:rsidRDefault="00743D80" w:rsidP="00D75FCC">
            <w:r>
              <w:t>CKSAAGP</w:t>
            </w:r>
          </w:p>
        </w:tc>
        <w:tc>
          <w:tcPr>
            <w:tcW w:w="2160" w:type="dxa"/>
          </w:tcPr>
          <w:p w14:paraId="7B2D90BD" w14:textId="6B548458" w:rsidR="00CD49D0" w:rsidRDefault="00743D80" w:rsidP="00D75FCC">
            <w:r>
              <w:t>0.77</w:t>
            </w:r>
          </w:p>
        </w:tc>
        <w:tc>
          <w:tcPr>
            <w:tcW w:w="2250" w:type="dxa"/>
          </w:tcPr>
          <w:p w14:paraId="1E16A171" w14:textId="77432D5B" w:rsidR="00CD49D0" w:rsidRDefault="00024A1B" w:rsidP="00D75FCC">
            <w:r>
              <w:t>0.84</w:t>
            </w:r>
          </w:p>
        </w:tc>
        <w:tc>
          <w:tcPr>
            <w:tcW w:w="2245" w:type="dxa"/>
          </w:tcPr>
          <w:p w14:paraId="653C2C6A" w14:textId="5A0D861C" w:rsidR="00CD49D0" w:rsidRDefault="00024A1B" w:rsidP="00D75FCC">
            <w:r>
              <w:t>0.85</w:t>
            </w:r>
          </w:p>
        </w:tc>
      </w:tr>
      <w:tr w:rsidR="00CD49D0" w14:paraId="0F63E700" w14:textId="77777777" w:rsidTr="003B1D83">
        <w:tc>
          <w:tcPr>
            <w:tcW w:w="2695" w:type="dxa"/>
          </w:tcPr>
          <w:p w14:paraId="75581E10" w14:textId="52DF7414" w:rsidR="00CD49D0" w:rsidRDefault="00743D80" w:rsidP="00D75FCC">
            <w:r>
              <w:t>S-FPSSM</w:t>
            </w:r>
          </w:p>
        </w:tc>
        <w:tc>
          <w:tcPr>
            <w:tcW w:w="2160" w:type="dxa"/>
          </w:tcPr>
          <w:p w14:paraId="5086341D" w14:textId="1857667E" w:rsidR="00CD49D0" w:rsidRDefault="00743D80" w:rsidP="00D75FCC">
            <w:r>
              <w:t>0.76</w:t>
            </w:r>
          </w:p>
        </w:tc>
        <w:tc>
          <w:tcPr>
            <w:tcW w:w="2250" w:type="dxa"/>
          </w:tcPr>
          <w:p w14:paraId="478A1061" w14:textId="7FCFC6AB" w:rsidR="00CD49D0" w:rsidRDefault="00024A1B" w:rsidP="00D75FCC">
            <w:r>
              <w:t>0.85</w:t>
            </w:r>
          </w:p>
        </w:tc>
        <w:tc>
          <w:tcPr>
            <w:tcW w:w="2245" w:type="dxa"/>
          </w:tcPr>
          <w:p w14:paraId="16A33CE5" w14:textId="6A6ABD44" w:rsidR="00CD49D0" w:rsidRDefault="00024A1B" w:rsidP="00D75FCC">
            <w:r>
              <w:t>0.87</w:t>
            </w:r>
          </w:p>
        </w:tc>
      </w:tr>
      <w:tr w:rsidR="00CD49D0" w14:paraId="7045A50B" w14:textId="77777777" w:rsidTr="003B1D83">
        <w:tc>
          <w:tcPr>
            <w:tcW w:w="2695" w:type="dxa"/>
          </w:tcPr>
          <w:p w14:paraId="06A19B42" w14:textId="3217F9E8" w:rsidR="00CD49D0" w:rsidRDefault="00743D80" w:rsidP="00D75FCC">
            <w:r>
              <w:t>RPM-PSSM</w:t>
            </w:r>
          </w:p>
        </w:tc>
        <w:tc>
          <w:tcPr>
            <w:tcW w:w="2160" w:type="dxa"/>
          </w:tcPr>
          <w:p w14:paraId="00CDE58F" w14:textId="0B85DE66" w:rsidR="00CD49D0" w:rsidRDefault="00743D80" w:rsidP="00D75FCC">
            <w:r>
              <w:t>0.76</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6EC37A74" w:rsidR="00CD49D0" w:rsidRDefault="00743D80" w:rsidP="00D75FCC">
            <w:r>
              <w:t>PSSM-Composition</w:t>
            </w:r>
          </w:p>
        </w:tc>
        <w:tc>
          <w:tcPr>
            <w:tcW w:w="2160" w:type="dxa"/>
          </w:tcPr>
          <w:p w14:paraId="47E678B8" w14:textId="44E09570" w:rsidR="00CD49D0" w:rsidRDefault="00743D80" w:rsidP="00D75FCC">
            <w:r>
              <w:t>0.75</w:t>
            </w:r>
          </w:p>
        </w:tc>
        <w:tc>
          <w:tcPr>
            <w:tcW w:w="2250" w:type="dxa"/>
          </w:tcPr>
          <w:p w14:paraId="6FB216E3" w14:textId="7D6BEFA1" w:rsidR="00CD49D0" w:rsidRDefault="00024A1B" w:rsidP="00D75FCC">
            <w:r>
              <w:t>0.83</w:t>
            </w:r>
          </w:p>
        </w:tc>
        <w:tc>
          <w:tcPr>
            <w:tcW w:w="2245" w:type="dxa"/>
          </w:tcPr>
          <w:p w14:paraId="1E24FFD3" w14:textId="56D41E85" w:rsidR="00CD49D0" w:rsidRDefault="00024A1B" w:rsidP="00D75FCC">
            <w:r>
              <w:t>0.87</w:t>
            </w:r>
          </w:p>
        </w:tc>
      </w:tr>
      <w:tr w:rsidR="00CD49D0" w14:paraId="59C9B7B9" w14:textId="77777777" w:rsidTr="003B1D83">
        <w:tc>
          <w:tcPr>
            <w:tcW w:w="2695" w:type="dxa"/>
          </w:tcPr>
          <w:p w14:paraId="4A000C29" w14:textId="7768A33C" w:rsidR="00CD49D0" w:rsidRDefault="00743D80" w:rsidP="00D75FCC">
            <w:r>
              <w:t>CTDD</w:t>
            </w:r>
          </w:p>
        </w:tc>
        <w:tc>
          <w:tcPr>
            <w:tcW w:w="2160" w:type="dxa"/>
          </w:tcPr>
          <w:p w14:paraId="7EDF631F" w14:textId="53AB7967" w:rsidR="00CD49D0" w:rsidRDefault="00743D80" w:rsidP="00D75FCC">
            <w:r>
              <w:t>0.74</w:t>
            </w:r>
          </w:p>
        </w:tc>
        <w:tc>
          <w:tcPr>
            <w:tcW w:w="2250" w:type="dxa"/>
          </w:tcPr>
          <w:p w14:paraId="5AEAA17C" w14:textId="56E02A82" w:rsidR="00CD49D0" w:rsidRDefault="00024A1B" w:rsidP="00D75FCC">
            <w:r>
              <w:t>0.82</w:t>
            </w:r>
          </w:p>
        </w:tc>
        <w:tc>
          <w:tcPr>
            <w:tcW w:w="2245" w:type="dxa"/>
          </w:tcPr>
          <w:p w14:paraId="7641EA62" w14:textId="14681069" w:rsidR="00CD49D0" w:rsidRDefault="00024A1B" w:rsidP="00D75FCC">
            <w:r>
              <w:t>0.85</w:t>
            </w:r>
          </w:p>
        </w:tc>
      </w:tr>
      <w:tr w:rsidR="00CD49D0" w14:paraId="28800CEF" w14:textId="77777777" w:rsidTr="003B1D83">
        <w:tc>
          <w:tcPr>
            <w:tcW w:w="2695" w:type="dxa"/>
          </w:tcPr>
          <w:p w14:paraId="2A9A1371" w14:textId="410A8B12" w:rsidR="00CD49D0" w:rsidRDefault="00743D80" w:rsidP="00D75FCC">
            <w:r>
              <w:t>CTDC</w:t>
            </w:r>
          </w:p>
        </w:tc>
        <w:tc>
          <w:tcPr>
            <w:tcW w:w="2160" w:type="dxa"/>
          </w:tcPr>
          <w:p w14:paraId="73E8AAB8" w14:textId="7B5DCC5C" w:rsidR="00CD49D0" w:rsidRDefault="00743D80" w:rsidP="00D75FCC">
            <w:r>
              <w:t>0.74</w:t>
            </w:r>
          </w:p>
        </w:tc>
        <w:tc>
          <w:tcPr>
            <w:tcW w:w="2250" w:type="dxa"/>
          </w:tcPr>
          <w:p w14:paraId="3FEA386C" w14:textId="71A26F01" w:rsidR="00CD49D0" w:rsidRDefault="00C62A38" w:rsidP="00D75FCC">
            <w:r>
              <w:t>0.81</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485DB08C" w:rsidR="00CD49D0" w:rsidRDefault="00743D80" w:rsidP="00D75FCC">
            <w:r>
              <w:t>QSOrder</w:t>
            </w:r>
          </w:p>
        </w:tc>
        <w:tc>
          <w:tcPr>
            <w:tcW w:w="2160" w:type="dxa"/>
          </w:tcPr>
          <w:p w14:paraId="7DA682BD" w14:textId="2653434D" w:rsidR="00CD49D0" w:rsidRDefault="00743D80" w:rsidP="00D75FCC">
            <w:r>
              <w:t>0.73</w:t>
            </w:r>
          </w:p>
        </w:tc>
        <w:tc>
          <w:tcPr>
            <w:tcW w:w="2250" w:type="dxa"/>
          </w:tcPr>
          <w:p w14:paraId="77F28238" w14:textId="667DC6C4" w:rsidR="00CD49D0" w:rsidRDefault="00C62A38" w:rsidP="00D75FCC">
            <w:r>
              <w:t>0.84</w:t>
            </w:r>
          </w:p>
        </w:tc>
        <w:tc>
          <w:tcPr>
            <w:tcW w:w="2245" w:type="dxa"/>
          </w:tcPr>
          <w:p w14:paraId="2D7A9E66" w14:textId="7D99565E" w:rsidR="00CD49D0" w:rsidRDefault="00C62A38" w:rsidP="00D75FCC">
            <w:r>
              <w:t>0.86</w:t>
            </w:r>
          </w:p>
        </w:tc>
      </w:tr>
      <w:tr w:rsidR="00CD49D0" w14:paraId="7E970683" w14:textId="77777777" w:rsidTr="003B1D83">
        <w:tc>
          <w:tcPr>
            <w:tcW w:w="2695" w:type="dxa"/>
          </w:tcPr>
          <w:p w14:paraId="3C1270E3" w14:textId="1EFD31A9" w:rsidR="00CD49D0" w:rsidRDefault="00743D80" w:rsidP="00D75FCC">
            <w:r>
              <w:t>SOCNumber</w:t>
            </w:r>
          </w:p>
        </w:tc>
        <w:tc>
          <w:tcPr>
            <w:tcW w:w="2160" w:type="dxa"/>
          </w:tcPr>
          <w:p w14:paraId="2A817DD2" w14:textId="7DBD3850" w:rsidR="00CD49D0" w:rsidRDefault="00743D80" w:rsidP="00D75FCC">
            <w:r>
              <w:t>0.73</w:t>
            </w:r>
          </w:p>
        </w:tc>
        <w:tc>
          <w:tcPr>
            <w:tcW w:w="2250" w:type="dxa"/>
          </w:tcPr>
          <w:p w14:paraId="44C4B476" w14:textId="425BD8F0" w:rsidR="00CD49D0" w:rsidRDefault="00C62A38" w:rsidP="00D75FCC">
            <w:r>
              <w:t>0.82</w:t>
            </w:r>
          </w:p>
        </w:tc>
        <w:tc>
          <w:tcPr>
            <w:tcW w:w="2245" w:type="dxa"/>
          </w:tcPr>
          <w:p w14:paraId="494BDE2B" w14:textId="21684EEA" w:rsidR="00CD49D0" w:rsidRDefault="00C62A38" w:rsidP="00D75FCC">
            <w:r>
              <w:t>0.80</w:t>
            </w:r>
          </w:p>
        </w:tc>
      </w:tr>
      <w:tr w:rsidR="00CD49D0" w14:paraId="7B9E6074" w14:textId="77777777" w:rsidTr="003B1D83">
        <w:tc>
          <w:tcPr>
            <w:tcW w:w="2695" w:type="dxa"/>
          </w:tcPr>
          <w:p w14:paraId="02E1C934" w14:textId="11C677D6" w:rsidR="00CD49D0" w:rsidRDefault="00743D80" w:rsidP="00D75FCC">
            <w:r>
              <w:t>APAAC</w:t>
            </w:r>
          </w:p>
        </w:tc>
        <w:tc>
          <w:tcPr>
            <w:tcW w:w="2160" w:type="dxa"/>
          </w:tcPr>
          <w:p w14:paraId="2AF07BE0" w14:textId="2D8814DD" w:rsidR="00CD49D0" w:rsidRDefault="00743D80" w:rsidP="00D75FCC">
            <w:r>
              <w:t>0.72</w:t>
            </w:r>
          </w:p>
        </w:tc>
        <w:tc>
          <w:tcPr>
            <w:tcW w:w="2250" w:type="dxa"/>
          </w:tcPr>
          <w:p w14:paraId="66CD0BC1" w14:textId="76683FAB" w:rsidR="00CD49D0" w:rsidRDefault="00C62A38" w:rsidP="00D75FCC">
            <w:r>
              <w:t>0.84</w:t>
            </w:r>
          </w:p>
        </w:tc>
        <w:tc>
          <w:tcPr>
            <w:tcW w:w="2245" w:type="dxa"/>
          </w:tcPr>
          <w:p w14:paraId="6348D19D" w14:textId="52D72E4A" w:rsidR="00CD49D0" w:rsidRDefault="00C62A38" w:rsidP="00D75FCC">
            <w:r>
              <w:t>0.86</w:t>
            </w:r>
          </w:p>
        </w:tc>
      </w:tr>
      <w:tr w:rsidR="00CD49D0" w14:paraId="0803FE96" w14:textId="77777777" w:rsidTr="003B1D83">
        <w:tc>
          <w:tcPr>
            <w:tcW w:w="2695" w:type="dxa"/>
          </w:tcPr>
          <w:p w14:paraId="05E73BFA" w14:textId="2E671B7B" w:rsidR="00CD49D0" w:rsidRDefault="00743D80" w:rsidP="00D75FCC">
            <w:r>
              <w:t>PAAC</w:t>
            </w:r>
          </w:p>
        </w:tc>
        <w:tc>
          <w:tcPr>
            <w:tcW w:w="2160" w:type="dxa"/>
          </w:tcPr>
          <w:p w14:paraId="12F4A6C9" w14:textId="1C391F58" w:rsidR="00CD49D0" w:rsidRDefault="00743D80" w:rsidP="00D75FCC">
            <w:r>
              <w:t>0.72</w:t>
            </w:r>
          </w:p>
        </w:tc>
        <w:tc>
          <w:tcPr>
            <w:tcW w:w="2250" w:type="dxa"/>
          </w:tcPr>
          <w:p w14:paraId="4EAF3301" w14:textId="58285157" w:rsidR="00CD49D0" w:rsidRDefault="00C62A38" w:rsidP="00D75FCC">
            <w:r>
              <w:t>0.84</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38536C76" w:rsidR="00CD49D0" w:rsidRDefault="00743D80" w:rsidP="00D75FCC">
            <w:r>
              <w:t>CTDT</w:t>
            </w:r>
          </w:p>
        </w:tc>
        <w:tc>
          <w:tcPr>
            <w:tcW w:w="2160" w:type="dxa"/>
          </w:tcPr>
          <w:p w14:paraId="6FF0BB85" w14:textId="27FE60EF" w:rsidR="00CD49D0" w:rsidRDefault="00743D80" w:rsidP="00D75FCC">
            <w:r>
              <w:t>0.72</w:t>
            </w:r>
          </w:p>
        </w:tc>
        <w:tc>
          <w:tcPr>
            <w:tcW w:w="2250" w:type="dxa"/>
          </w:tcPr>
          <w:p w14:paraId="0156DC79" w14:textId="29C9CFD8" w:rsidR="00CD49D0" w:rsidRDefault="00C62A38" w:rsidP="00D75FCC">
            <w:r>
              <w:t>0.82</w:t>
            </w:r>
          </w:p>
        </w:tc>
        <w:tc>
          <w:tcPr>
            <w:tcW w:w="2245" w:type="dxa"/>
          </w:tcPr>
          <w:p w14:paraId="7C54CADF" w14:textId="00A0B4B4" w:rsidR="00CD49D0" w:rsidRDefault="00C62A38" w:rsidP="00D75FCC">
            <w:r>
              <w:t>0.82</w:t>
            </w:r>
          </w:p>
        </w:tc>
      </w:tr>
      <w:tr w:rsidR="00CD49D0" w14:paraId="30E73E60" w14:textId="77777777" w:rsidTr="003B1D83">
        <w:tc>
          <w:tcPr>
            <w:tcW w:w="2695" w:type="dxa"/>
          </w:tcPr>
          <w:p w14:paraId="4AA889CA" w14:textId="4E78A7E1" w:rsidR="00CD49D0" w:rsidRDefault="00743D80" w:rsidP="00D75FCC">
            <w:r>
              <w:t>G</w:t>
            </w:r>
            <w:r w:rsidR="00156EAF">
              <w:t>AA</w:t>
            </w:r>
            <w:r>
              <w:t>-kmer</w:t>
            </w:r>
          </w:p>
        </w:tc>
        <w:tc>
          <w:tcPr>
            <w:tcW w:w="2160" w:type="dxa"/>
          </w:tcPr>
          <w:p w14:paraId="3EBAE067" w14:textId="5C2DF57D" w:rsidR="00CD49D0" w:rsidRDefault="00743D80" w:rsidP="00D75FCC">
            <w:r>
              <w:t>0.71</w:t>
            </w:r>
          </w:p>
        </w:tc>
        <w:tc>
          <w:tcPr>
            <w:tcW w:w="2250" w:type="dxa"/>
          </w:tcPr>
          <w:p w14:paraId="223F96FA" w14:textId="62591449" w:rsidR="00CD49D0" w:rsidRDefault="00C62A38" w:rsidP="00D75FCC">
            <w:r>
              <w:t>0.70</w:t>
            </w:r>
          </w:p>
        </w:tc>
        <w:tc>
          <w:tcPr>
            <w:tcW w:w="2245" w:type="dxa"/>
          </w:tcPr>
          <w:p w14:paraId="7C8FBA33" w14:textId="24A50238" w:rsidR="00CD49D0" w:rsidRDefault="00C62A38" w:rsidP="00D75FCC">
            <w:r>
              <w:t>0.90</w:t>
            </w:r>
          </w:p>
        </w:tc>
      </w:tr>
      <w:tr w:rsidR="00CD49D0" w14:paraId="7D1473F3" w14:textId="77777777" w:rsidTr="003B1D83">
        <w:tc>
          <w:tcPr>
            <w:tcW w:w="2695" w:type="dxa"/>
          </w:tcPr>
          <w:p w14:paraId="3250A87E" w14:textId="22B4BCEE" w:rsidR="00CD49D0" w:rsidRDefault="00743D80" w:rsidP="00D75FCC">
            <w:r>
              <w:t>AAC</w:t>
            </w:r>
          </w:p>
        </w:tc>
        <w:tc>
          <w:tcPr>
            <w:tcW w:w="2160" w:type="dxa"/>
          </w:tcPr>
          <w:p w14:paraId="5B5CA56A" w14:textId="21AFF1DD" w:rsidR="00CD49D0" w:rsidRDefault="00743D80" w:rsidP="00D75FCC">
            <w:r>
              <w:t>0.70</w:t>
            </w:r>
          </w:p>
        </w:tc>
        <w:tc>
          <w:tcPr>
            <w:tcW w:w="2250" w:type="dxa"/>
          </w:tcPr>
          <w:p w14:paraId="0C42C3D4" w14:textId="5C8A6B43" w:rsidR="00CD49D0" w:rsidRDefault="00C62A38" w:rsidP="00D75FCC">
            <w:r>
              <w:t>0.82</w:t>
            </w:r>
          </w:p>
        </w:tc>
        <w:tc>
          <w:tcPr>
            <w:tcW w:w="2245" w:type="dxa"/>
          </w:tcPr>
          <w:p w14:paraId="785F5A34" w14:textId="20CA42E0" w:rsidR="00CD49D0" w:rsidRDefault="00C62A38" w:rsidP="00D75FCC">
            <w:r>
              <w:t>0.85</w:t>
            </w:r>
          </w:p>
        </w:tc>
      </w:tr>
      <w:tr w:rsidR="00CD49D0" w14:paraId="5CB2A935" w14:textId="77777777" w:rsidTr="003B1D83">
        <w:tc>
          <w:tcPr>
            <w:tcW w:w="2695" w:type="dxa"/>
          </w:tcPr>
          <w:p w14:paraId="14B1233F" w14:textId="5D4113D9" w:rsidR="00CD49D0" w:rsidRDefault="00743D80" w:rsidP="00D75FCC">
            <w:r>
              <w:t>GDPC</w:t>
            </w:r>
          </w:p>
        </w:tc>
        <w:tc>
          <w:tcPr>
            <w:tcW w:w="2160" w:type="dxa"/>
          </w:tcPr>
          <w:p w14:paraId="6AA1E600" w14:textId="563868A7" w:rsidR="00CD49D0" w:rsidRDefault="00743D80" w:rsidP="00D75FCC">
            <w:r>
              <w:t>0.69</w:t>
            </w:r>
          </w:p>
        </w:tc>
        <w:tc>
          <w:tcPr>
            <w:tcW w:w="2250" w:type="dxa"/>
          </w:tcPr>
          <w:p w14:paraId="60017E17" w14:textId="7E1E271C" w:rsidR="00CD49D0" w:rsidRDefault="00C62A38" w:rsidP="00D75FCC">
            <w:r>
              <w:t>0.76</w:t>
            </w:r>
          </w:p>
        </w:tc>
        <w:tc>
          <w:tcPr>
            <w:tcW w:w="2245" w:type="dxa"/>
          </w:tcPr>
          <w:p w14:paraId="344F2E5E" w14:textId="702FCC91" w:rsidR="00CD49D0" w:rsidRDefault="00C62A38" w:rsidP="00D75FCC">
            <w:r>
              <w:t>0.77</w:t>
            </w:r>
          </w:p>
        </w:tc>
      </w:tr>
      <w:tr w:rsidR="00CD49D0" w14:paraId="18C8A95B" w14:textId="77777777" w:rsidTr="003B1D83">
        <w:tc>
          <w:tcPr>
            <w:tcW w:w="2695" w:type="dxa"/>
          </w:tcPr>
          <w:p w14:paraId="4D124705" w14:textId="217E3F56" w:rsidR="00CD49D0" w:rsidRDefault="00743D80" w:rsidP="00D75FCC">
            <w:r>
              <w:t>Kmer</w:t>
            </w:r>
          </w:p>
        </w:tc>
        <w:tc>
          <w:tcPr>
            <w:tcW w:w="2160" w:type="dxa"/>
          </w:tcPr>
          <w:p w14:paraId="513B72D1" w14:textId="11C17B78" w:rsidR="00CD49D0" w:rsidRDefault="00743D80" w:rsidP="00D75FCC">
            <w:r>
              <w:t>0.69</w:t>
            </w:r>
          </w:p>
        </w:tc>
        <w:tc>
          <w:tcPr>
            <w:tcW w:w="2250" w:type="dxa"/>
          </w:tcPr>
          <w:p w14:paraId="70B09A42" w14:textId="67A12EEA" w:rsidR="00CD49D0" w:rsidRDefault="00C62A38" w:rsidP="00D75FCC">
            <w:r>
              <w:t>0.66</w:t>
            </w:r>
          </w:p>
        </w:tc>
        <w:tc>
          <w:tcPr>
            <w:tcW w:w="2245" w:type="dxa"/>
          </w:tcPr>
          <w:p w14:paraId="421ACA1E" w14:textId="65F2719B" w:rsidR="00CD49D0" w:rsidRDefault="00C62A38" w:rsidP="00D75FCC">
            <w:r>
              <w:t>0.92</w:t>
            </w:r>
          </w:p>
        </w:tc>
      </w:tr>
      <w:tr w:rsidR="00CD49D0" w14:paraId="051CFFC3" w14:textId="77777777" w:rsidTr="003B1D83">
        <w:tc>
          <w:tcPr>
            <w:tcW w:w="2695" w:type="dxa"/>
          </w:tcPr>
          <w:p w14:paraId="6515D455" w14:textId="150AB14E" w:rsidR="00CD49D0" w:rsidRDefault="00743D80" w:rsidP="00D75FCC">
            <w:r>
              <w:lastRenderedPageBreak/>
              <w:t>Smoothed-PSSM</w:t>
            </w:r>
          </w:p>
        </w:tc>
        <w:tc>
          <w:tcPr>
            <w:tcW w:w="2160" w:type="dxa"/>
          </w:tcPr>
          <w:p w14:paraId="117FBDA3" w14:textId="70F4150C" w:rsidR="00CD49D0" w:rsidRDefault="00743D80" w:rsidP="00D75FCC">
            <w:r>
              <w:t>0.66</w:t>
            </w:r>
          </w:p>
        </w:tc>
        <w:tc>
          <w:tcPr>
            <w:tcW w:w="2250" w:type="dxa"/>
          </w:tcPr>
          <w:p w14:paraId="6C9ADA3F" w14:textId="1BA27C5E" w:rsidR="00CD49D0" w:rsidRDefault="00C62A38" w:rsidP="00D75FCC">
            <w:r>
              <w:t>0.62</w:t>
            </w:r>
          </w:p>
        </w:tc>
        <w:tc>
          <w:tcPr>
            <w:tcW w:w="2245" w:type="dxa"/>
          </w:tcPr>
          <w:p w14:paraId="0BB3A065" w14:textId="582F2D7A" w:rsidR="00CD49D0" w:rsidRDefault="00C62A38" w:rsidP="00D75FCC">
            <w:r>
              <w:t>0.93</w:t>
            </w:r>
          </w:p>
        </w:tc>
      </w:tr>
      <w:tr w:rsidR="00CD49D0" w14:paraId="4D4EE2D6" w14:textId="77777777" w:rsidTr="003B1D83">
        <w:tc>
          <w:tcPr>
            <w:tcW w:w="2695" w:type="dxa"/>
          </w:tcPr>
          <w:p w14:paraId="448C90BD" w14:textId="36BEEF90" w:rsidR="00CD49D0" w:rsidRDefault="00743D80" w:rsidP="00D75FCC">
            <w:r>
              <w:t>RPSSM</w:t>
            </w:r>
          </w:p>
        </w:tc>
        <w:tc>
          <w:tcPr>
            <w:tcW w:w="2160" w:type="dxa"/>
          </w:tcPr>
          <w:p w14:paraId="5F9985A4" w14:textId="75A61564" w:rsidR="00CD49D0" w:rsidRDefault="00743D80" w:rsidP="00D75FCC">
            <w:r>
              <w:t>0.66</w:t>
            </w:r>
          </w:p>
        </w:tc>
        <w:tc>
          <w:tcPr>
            <w:tcW w:w="2250" w:type="dxa"/>
          </w:tcPr>
          <w:p w14:paraId="1FA8BC65" w14:textId="3A3B7114" w:rsidR="00CD49D0" w:rsidRDefault="00C62A38" w:rsidP="00D75FCC">
            <w:r>
              <w:t>0.66</w:t>
            </w:r>
          </w:p>
        </w:tc>
        <w:tc>
          <w:tcPr>
            <w:tcW w:w="2245" w:type="dxa"/>
          </w:tcPr>
          <w:p w14:paraId="27504409" w14:textId="72E2D89D" w:rsidR="00CD49D0" w:rsidRDefault="00C62A38" w:rsidP="00D75FCC">
            <w:r>
              <w:t>0.85</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36B26A0D" w:rsidR="00CD49D0" w:rsidRDefault="00C62A38" w:rsidP="00D75FCC">
            <w:r>
              <w:t>0.7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57EF358A" w:rsidR="00CD49D0" w:rsidRDefault="00743D80" w:rsidP="00D75FCC">
            <w:r>
              <w:t>PSSM-AC</w:t>
            </w:r>
          </w:p>
        </w:tc>
        <w:tc>
          <w:tcPr>
            <w:tcW w:w="2160" w:type="dxa"/>
          </w:tcPr>
          <w:p w14:paraId="5E3D4616" w14:textId="5E33A3DB" w:rsidR="00CD49D0" w:rsidRDefault="00743D80" w:rsidP="00D75FCC">
            <w:r>
              <w:t>0.66</w:t>
            </w:r>
          </w:p>
        </w:tc>
        <w:tc>
          <w:tcPr>
            <w:tcW w:w="2250" w:type="dxa"/>
          </w:tcPr>
          <w:p w14:paraId="6FB6928E" w14:textId="42291150" w:rsidR="00CD49D0" w:rsidRDefault="00C62A38" w:rsidP="00D75FCC">
            <w:r>
              <w:t>0.75</w:t>
            </w:r>
          </w:p>
        </w:tc>
        <w:tc>
          <w:tcPr>
            <w:tcW w:w="2245" w:type="dxa"/>
          </w:tcPr>
          <w:p w14:paraId="4A214640" w14:textId="5A374713" w:rsidR="00CD49D0" w:rsidRDefault="00C62A38" w:rsidP="00D75FCC">
            <w:r>
              <w:t>0.84</w:t>
            </w:r>
          </w:p>
        </w:tc>
      </w:tr>
      <w:tr w:rsidR="00CD49D0" w14:paraId="2F64D018" w14:textId="77777777" w:rsidTr="003B1D83">
        <w:tc>
          <w:tcPr>
            <w:tcW w:w="2695" w:type="dxa"/>
          </w:tcPr>
          <w:p w14:paraId="44BD132F" w14:textId="1965E47D" w:rsidR="00CD49D0" w:rsidRDefault="00743D80" w:rsidP="00D75FCC">
            <w:r>
              <w:t>AATP</w:t>
            </w:r>
          </w:p>
        </w:tc>
        <w:tc>
          <w:tcPr>
            <w:tcW w:w="2160" w:type="dxa"/>
          </w:tcPr>
          <w:p w14:paraId="2495CF36" w14:textId="75AF6CB7" w:rsidR="00CD49D0" w:rsidRDefault="00743D80" w:rsidP="00D75FCC">
            <w:r>
              <w:t>0.66</w:t>
            </w:r>
          </w:p>
        </w:tc>
        <w:tc>
          <w:tcPr>
            <w:tcW w:w="2250" w:type="dxa"/>
          </w:tcPr>
          <w:p w14:paraId="223B1BFE" w14:textId="074A0E82" w:rsidR="00CD49D0" w:rsidRDefault="00C62A38" w:rsidP="00D75FCC">
            <w:r>
              <w:t>0.71</w:t>
            </w:r>
          </w:p>
        </w:tc>
        <w:tc>
          <w:tcPr>
            <w:tcW w:w="2245" w:type="dxa"/>
          </w:tcPr>
          <w:p w14:paraId="50AD9CCA" w14:textId="4D57689C" w:rsidR="00CD49D0" w:rsidRDefault="00C62A38" w:rsidP="00D75FCC">
            <w:r>
              <w:t>0.81</w:t>
            </w:r>
          </w:p>
        </w:tc>
      </w:tr>
      <w:tr w:rsidR="00CD49D0" w14:paraId="3E9EF1B1" w14:textId="77777777" w:rsidTr="003B1D83">
        <w:tc>
          <w:tcPr>
            <w:tcW w:w="2695" w:type="dxa"/>
          </w:tcPr>
          <w:p w14:paraId="498FF2F9" w14:textId="3FA971F0" w:rsidR="00CD49D0" w:rsidRDefault="00743D80" w:rsidP="00D75FCC">
            <w:r>
              <w:t>EEDP</w:t>
            </w:r>
          </w:p>
        </w:tc>
        <w:tc>
          <w:tcPr>
            <w:tcW w:w="2160" w:type="dxa"/>
          </w:tcPr>
          <w:p w14:paraId="32691486" w14:textId="3E746B3A" w:rsidR="00CD49D0" w:rsidRDefault="00743D80" w:rsidP="00D75FCC">
            <w:r>
              <w:t>0.65</w:t>
            </w:r>
          </w:p>
        </w:tc>
        <w:tc>
          <w:tcPr>
            <w:tcW w:w="2250" w:type="dxa"/>
          </w:tcPr>
          <w:p w14:paraId="044518E6" w14:textId="3A76966D" w:rsidR="00CD49D0" w:rsidRDefault="00C62A38" w:rsidP="00D75FCC">
            <w:r>
              <w:t>0.63</w:t>
            </w:r>
          </w:p>
        </w:tc>
        <w:tc>
          <w:tcPr>
            <w:tcW w:w="2245" w:type="dxa"/>
          </w:tcPr>
          <w:p w14:paraId="69D8D637" w14:textId="77452295" w:rsidR="00CD49D0" w:rsidRDefault="00C62A38" w:rsidP="00D75FCC">
            <w:r>
              <w:t>0.90</w:t>
            </w:r>
          </w:p>
        </w:tc>
      </w:tr>
      <w:tr w:rsidR="00CD49D0" w14:paraId="4509C381" w14:textId="77777777" w:rsidTr="003B1D83">
        <w:tc>
          <w:tcPr>
            <w:tcW w:w="2695" w:type="dxa"/>
          </w:tcPr>
          <w:p w14:paraId="72AAFAD9" w14:textId="262AF468" w:rsidR="00CD49D0" w:rsidRDefault="00743D80" w:rsidP="00D75FCC">
            <w:r>
              <w:t>MEDP</w:t>
            </w:r>
          </w:p>
        </w:tc>
        <w:tc>
          <w:tcPr>
            <w:tcW w:w="2160" w:type="dxa"/>
          </w:tcPr>
          <w:p w14:paraId="24665816" w14:textId="374B7C15" w:rsidR="00CD49D0" w:rsidRDefault="00743D80" w:rsidP="00D75FCC">
            <w:r>
              <w:t>0.65</w:t>
            </w:r>
          </w:p>
        </w:tc>
        <w:tc>
          <w:tcPr>
            <w:tcW w:w="2250" w:type="dxa"/>
          </w:tcPr>
          <w:p w14:paraId="054E0436" w14:textId="2AD2F7EF" w:rsidR="00CD49D0" w:rsidRDefault="00C62A38" w:rsidP="00D75FCC">
            <w:r>
              <w:t>0.63</w:t>
            </w:r>
          </w:p>
        </w:tc>
        <w:tc>
          <w:tcPr>
            <w:tcW w:w="2245" w:type="dxa"/>
          </w:tcPr>
          <w:p w14:paraId="1D043248" w14:textId="5D17C78D" w:rsidR="00CD49D0" w:rsidRDefault="00C62A38" w:rsidP="00D75FCC">
            <w:r>
              <w:t>0.91</w:t>
            </w:r>
          </w:p>
        </w:tc>
      </w:tr>
      <w:tr w:rsidR="00CD49D0" w14:paraId="251C572E" w14:textId="77777777" w:rsidTr="003B1D83">
        <w:tc>
          <w:tcPr>
            <w:tcW w:w="2695" w:type="dxa"/>
          </w:tcPr>
          <w:p w14:paraId="229E136B" w14:textId="52BAA3E8" w:rsidR="00CD49D0" w:rsidRDefault="00743D80" w:rsidP="00D75FCC">
            <w:r>
              <w:t>DP-PSSM</w:t>
            </w:r>
          </w:p>
        </w:tc>
        <w:tc>
          <w:tcPr>
            <w:tcW w:w="2160" w:type="dxa"/>
          </w:tcPr>
          <w:p w14:paraId="255BA466" w14:textId="5D9AD992" w:rsidR="00CD49D0" w:rsidRDefault="00743D80" w:rsidP="00D75FCC">
            <w:r>
              <w:t>0.64</w:t>
            </w:r>
          </w:p>
        </w:tc>
        <w:tc>
          <w:tcPr>
            <w:tcW w:w="2250" w:type="dxa"/>
          </w:tcPr>
          <w:p w14:paraId="47BE9D31" w14:textId="0840312E" w:rsidR="00CD49D0" w:rsidRDefault="00C62A38" w:rsidP="00D75FCC">
            <w:r>
              <w:t>0.60</w:t>
            </w:r>
          </w:p>
        </w:tc>
        <w:tc>
          <w:tcPr>
            <w:tcW w:w="2245" w:type="dxa"/>
          </w:tcPr>
          <w:p w14:paraId="76A14D38" w14:textId="06F6BD9D" w:rsidR="00CD49D0" w:rsidRDefault="00C62A38" w:rsidP="00D75FCC">
            <w:r>
              <w:t>0.93</w:t>
            </w:r>
          </w:p>
        </w:tc>
      </w:tr>
      <w:tr w:rsidR="00CD49D0" w14:paraId="31C6D74E" w14:textId="77777777" w:rsidTr="003B1D83">
        <w:tc>
          <w:tcPr>
            <w:tcW w:w="2695" w:type="dxa"/>
          </w:tcPr>
          <w:p w14:paraId="4B4940AC" w14:textId="34218599" w:rsidR="00CD49D0" w:rsidRDefault="00743D80" w:rsidP="00D75FCC">
            <w:r>
              <w:t>AB-PSSM</w:t>
            </w:r>
          </w:p>
        </w:tc>
        <w:tc>
          <w:tcPr>
            <w:tcW w:w="2160" w:type="dxa"/>
          </w:tcPr>
          <w:p w14:paraId="5442F2D4" w14:textId="33A00E39" w:rsidR="00CD49D0" w:rsidRDefault="00743D80" w:rsidP="00D75FCC">
            <w:r>
              <w:t>0.64</w:t>
            </w:r>
          </w:p>
        </w:tc>
        <w:tc>
          <w:tcPr>
            <w:tcW w:w="2250" w:type="dxa"/>
          </w:tcPr>
          <w:p w14:paraId="276AA1E2" w14:textId="2FFF957E" w:rsidR="00CD49D0" w:rsidRDefault="00C62A38" w:rsidP="00D75FCC">
            <w:r>
              <w:t>0.63</w:t>
            </w:r>
          </w:p>
        </w:tc>
        <w:tc>
          <w:tcPr>
            <w:tcW w:w="2245" w:type="dxa"/>
          </w:tcPr>
          <w:p w14:paraId="40D12009" w14:textId="1352BF18" w:rsidR="00CD49D0" w:rsidRDefault="00C62A38" w:rsidP="00D75FCC">
            <w:r>
              <w:t>0.85</w:t>
            </w:r>
          </w:p>
        </w:tc>
      </w:tr>
      <w:tr w:rsidR="00CD49D0" w14:paraId="64DC98AF" w14:textId="77777777" w:rsidTr="003B1D83">
        <w:tc>
          <w:tcPr>
            <w:tcW w:w="2695" w:type="dxa"/>
          </w:tcPr>
          <w:p w14:paraId="343EA39A" w14:textId="071D3410" w:rsidR="00CD49D0" w:rsidRDefault="00743D80" w:rsidP="00D75FCC">
            <w:r>
              <w:t>D-FPSSM</w:t>
            </w:r>
          </w:p>
        </w:tc>
        <w:tc>
          <w:tcPr>
            <w:tcW w:w="2160" w:type="dxa"/>
          </w:tcPr>
          <w:p w14:paraId="621723BC" w14:textId="03270457" w:rsidR="00CD49D0" w:rsidRDefault="00743D80" w:rsidP="00D75FCC">
            <w:r>
              <w:t>0.64</w:t>
            </w:r>
          </w:p>
        </w:tc>
        <w:tc>
          <w:tcPr>
            <w:tcW w:w="2250" w:type="dxa"/>
          </w:tcPr>
          <w:p w14:paraId="2CC2C681" w14:textId="40C08080" w:rsidR="00CD49D0" w:rsidRDefault="00C62A38" w:rsidP="00D75FCC">
            <w:r>
              <w:t>0.70</w:t>
            </w:r>
          </w:p>
        </w:tc>
        <w:tc>
          <w:tcPr>
            <w:tcW w:w="2245" w:type="dxa"/>
          </w:tcPr>
          <w:p w14:paraId="47460939" w14:textId="7AADB31F" w:rsidR="00CD49D0" w:rsidRDefault="00C62A38" w:rsidP="00D75FCC">
            <w:r>
              <w:t>0.75</w:t>
            </w:r>
          </w:p>
        </w:tc>
      </w:tr>
      <w:tr w:rsidR="00CD49D0" w14:paraId="716EEDAA" w14:textId="77777777" w:rsidTr="003B1D83">
        <w:tc>
          <w:tcPr>
            <w:tcW w:w="2695" w:type="dxa"/>
          </w:tcPr>
          <w:p w14:paraId="7DDA6EA0" w14:textId="595B8B0B" w:rsidR="00CD49D0" w:rsidRDefault="00743D80" w:rsidP="00D75FCC">
            <w:r>
              <w:t>k-separated-bigrams</w:t>
            </w:r>
          </w:p>
        </w:tc>
        <w:tc>
          <w:tcPr>
            <w:tcW w:w="2160" w:type="dxa"/>
          </w:tcPr>
          <w:p w14:paraId="3FD2F666" w14:textId="2359F6E4" w:rsidR="00CD49D0" w:rsidRDefault="00743D80" w:rsidP="00D75FCC">
            <w:r>
              <w:t>0.63</w:t>
            </w:r>
          </w:p>
        </w:tc>
        <w:tc>
          <w:tcPr>
            <w:tcW w:w="2250" w:type="dxa"/>
          </w:tcPr>
          <w:p w14:paraId="1B436DB7" w14:textId="2740FF4D" w:rsidR="00CD49D0" w:rsidRDefault="00C62A38" w:rsidP="00D75FCC">
            <w:r>
              <w:t>0.67</w:t>
            </w:r>
          </w:p>
        </w:tc>
        <w:tc>
          <w:tcPr>
            <w:tcW w:w="2245" w:type="dxa"/>
          </w:tcPr>
          <w:p w14:paraId="04D4C3F9" w14:textId="77207DFE" w:rsidR="00CD49D0" w:rsidRDefault="00C62A38" w:rsidP="00D75FCC">
            <w:r>
              <w:t>0.76</w:t>
            </w:r>
          </w:p>
        </w:tc>
      </w:tr>
      <w:tr w:rsidR="00CD49D0" w14:paraId="7B193E9D" w14:textId="77777777" w:rsidTr="003B1D83">
        <w:tc>
          <w:tcPr>
            <w:tcW w:w="2695" w:type="dxa"/>
          </w:tcPr>
          <w:p w14:paraId="47A0742A" w14:textId="737EB4B1" w:rsidR="00CD49D0" w:rsidRDefault="00743D80" w:rsidP="00D75FCC">
            <w:r>
              <w:t>EDP</w:t>
            </w:r>
          </w:p>
        </w:tc>
        <w:tc>
          <w:tcPr>
            <w:tcW w:w="2160" w:type="dxa"/>
          </w:tcPr>
          <w:p w14:paraId="71954E30" w14:textId="0BC8FDAE" w:rsidR="00CD49D0" w:rsidRDefault="00743D80" w:rsidP="00D75FCC">
            <w:r>
              <w:t>0.62</w:t>
            </w:r>
          </w:p>
        </w:tc>
        <w:tc>
          <w:tcPr>
            <w:tcW w:w="2250" w:type="dxa"/>
          </w:tcPr>
          <w:p w14:paraId="07E58CF7" w14:textId="5CD23C81" w:rsidR="00CD49D0" w:rsidRDefault="00C62A38" w:rsidP="00D75FCC">
            <w:r>
              <w:t>0.68</w:t>
            </w:r>
          </w:p>
        </w:tc>
        <w:tc>
          <w:tcPr>
            <w:tcW w:w="2245" w:type="dxa"/>
          </w:tcPr>
          <w:p w14:paraId="0C5D8739" w14:textId="602BC1F2" w:rsidR="00CD49D0" w:rsidRDefault="00C62A38" w:rsidP="00D75FCC">
            <w:r>
              <w:t>0.77</w:t>
            </w:r>
          </w:p>
        </w:tc>
      </w:tr>
      <w:tr w:rsidR="00CD49D0" w14:paraId="356EAFE9" w14:textId="77777777" w:rsidTr="003B1D83">
        <w:tc>
          <w:tcPr>
            <w:tcW w:w="2695" w:type="dxa"/>
          </w:tcPr>
          <w:p w14:paraId="128413FC" w14:textId="64D892FA" w:rsidR="00CD49D0" w:rsidRDefault="00743D80" w:rsidP="00D75FCC">
            <w:r>
              <w:t>AAC-PSSM</w:t>
            </w:r>
          </w:p>
        </w:tc>
        <w:tc>
          <w:tcPr>
            <w:tcW w:w="2160" w:type="dxa"/>
          </w:tcPr>
          <w:p w14:paraId="6FFF6344" w14:textId="1E0EDEBE" w:rsidR="00CD49D0" w:rsidRDefault="00743D80" w:rsidP="00D75FCC">
            <w:r>
              <w:t>0.62</w:t>
            </w:r>
          </w:p>
        </w:tc>
        <w:tc>
          <w:tcPr>
            <w:tcW w:w="2250" w:type="dxa"/>
          </w:tcPr>
          <w:p w14:paraId="339014CD" w14:textId="24EA5ACA" w:rsidR="00CD49D0" w:rsidRDefault="00C62A38" w:rsidP="00D75FCC">
            <w:r>
              <w:t>0.69</w:t>
            </w:r>
          </w:p>
        </w:tc>
        <w:tc>
          <w:tcPr>
            <w:tcW w:w="2245" w:type="dxa"/>
          </w:tcPr>
          <w:p w14:paraId="397AC1EF" w14:textId="137048B4" w:rsidR="00CD49D0" w:rsidRDefault="00C62A38" w:rsidP="00D75FCC">
            <w:r>
              <w:t>0.75</w:t>
            </w:r>
          </w:p>
        </w:tc>
      </w:tr>
      <w:tr w:rsidR="00CD49D0" w14:paraId="6876CC0B" w14:textId="77777777" w:rsidTr="003B1D83">
        <w:tc>
          <w:tcPr>
            <w:tcW w:w="2695" w:type="dxa"/>
          </w:tcPr>
          <w:p w14:paraId="725F5F6C" w14:textId="075B3E1E" w:rsidR="00CD49D0" w:rsidRDefault="00743D80" w:rsidP="00D75FCC">
            <w:r>
              <w:t>TPC-PSSM</w:t>
            </w:r>
          </w:p>
        </w:tc>
        <w:tc>
          <w:tcPr>
            <w:tcW w:w="2160" w:type="dxa"/>
          </w:tcPr>
          <w:p w14:paraId="4FDCB402" w14:textId="63942FA9" w:rsidR="00CD49D0" w:rsidRDefault="00743D80" w:rsidP="00D75FCC">
            <w:r>
              <w:t>0.62</w:t>
            </w:r>
          </w:p>
        </w:tc>
        <w:tc>
          <w:tcPr>
            <w:tcW w:w="2250" w:type="dxa"/>
          </w:tcPr>
          <w:p w14:paraId="60F2A1A4" w14:textId="66A08D77" w:rsidR="00CD49D0" w:rsidRDefault="00C62A38" w:rsidP="00D75FCC">
            <w:r>
              <w:t>0.66</w:t>
            </w:r>
          </w:p>
        </w:tc>
        <w:tc>
          <w:tcPr>
            <w:tcW w:w="2245" w:type="dxa"/>
          </w:tcPr>
          <w:p w14:paraId="57300684" w14:textId="19143535" w:rsidR="00CD49D0" w:rsidRDefault="00C62A38" w:rsidP="00D75FCC">
            <w:r>
              <w:t>0.80</w:t>
            </w:r>
          </w:p>
        </w:tc>
      </w:tr>
      <w:tr w:rsidR="00CD49D0" w14:paraId="76F4569D" w14:textId="77777777" w:rsidTr="003B1D83">
        <w:tc>
          <w:tcPr>
            <w:tcW w:w="2695" w:type="dxa"/>
          </w:tcPr>
          <w:p w14:paraId="307EB6E3" w14:textId="17F92A2E" w:rsidR="00CD49D0" w:rsidRDefault="00743D80" w:rsidP="00D75FCC">
            <w:r>
              <w:t>PSE-PSSM</w:t>
            </w:r>
          </w:p>
        </w:tc>
        <w:tc>
          <w:tcPr>
            <w:tcW w:w="2160" w:type="dxa"/>
          </w:tcPr>
          <w:p w14:paraId="083AE3BB" w14:textId="30B24D75" w:rsidR="00CD49D0" w:rsidRDefault="00743D80" w:rsidP="00D75FCC">
            <w:r>
              <w:t>0.62</w:t>
            </w:r>
          </w:p>
        </w:tc>
        <w:tc>
          <w:tcPr>
            <w:tcW w:w="2250" w:type="dxa"/>
          </w:tcPr>
          <w:p w14:paraId="563F386D" w14:textId="13768C46" w:rsidR="00CD49D0" w:rsidRDefault="00C62A38" w:rsidP="00D75FCC">
            <w:r>
              <w:t>0.68</w:t>
            </w:r>
          </w:p>
        </w:tc>
        <w:tc>
          <w:tcPr>
            <w:tcW w:w="2245" w:type="dxa"/>
          </w:tcPr>
          <w:p w14:paraId="52648FFA" w14:textId="4B84ABFC" w:rsidR="00CD49D0" w:rsidRDefault="00C62A38" w:rsidP="00D75FCC">
            <w:r>
              <w:t>0.73</w:t>
            </w:r>
          </w:p>
        </w:tc>
      </w:tr>
      <w:tr w:rsidR="00CD49D0" w14:paraId="55692411" w14:textId="77777777" w:rsidTr="003B1D83">
        <w:tc>
          <w:tcPr>
            <w:tcW w:w="2695" w:type="dxa"/>
          </w:tcPr>
          <w:p w14:paraId="16ABBB5A" w14:textId="393A8A0B" w:rsidR="00CD49D0" w:rsidRDefault="00743D80" w:rsidP="00D75FCC">
            <w:r>
              <w:t>GAAC</w:t>
            </w:r>
          </w:p>
        </w:tc>
        <w:tc>
          <w:tcPr>
            <w:tcW w:w="2160" w:type="dxa"/>
          </w:tcPr>
          <w:p w14:paraId="553F17FA" w14:textId="1D6970CD" w:rsidR="00CD49D0" w:rsidRDefault="00743D80" w:rsidP="00D75FCC">
            <w:r>
              <w:t>0.61</w:t>
            </w:r>
          </w:p>
        </w:tc>
        <w:tc>
          <w:tcPr>
            <w:tcW w:w="2250" w:type="dxa"/>
          </w:tcPr>
          <w:p w14:paraId="7087B912" w14:textId="79103E49" w:rsidR="00CD49D0" w:rsidRDefault="00C62A38" w:rsidP="00D75FCC">
            <w:r>
              <w:t>0.58</w:t>
            </w:r>
          </w:p>
        </w:tc>
        <w:tc>
          <w:tcPr>
            <w:tcW w:w="2245" w:type="dxa"/>
          </w:tcPr>
          <w:p w14:paraId="21D3CCEB" w14:textId="5F2EA984" w:rsidR="00CD49D0" w:rsidRDefault="00C62A38" w:rsidP="00D75FCC">
            <w:r>
              <w:t>0.92</w:t>
            </w:r>
          </w:p>
        </w:tc>
      </w:tr>
      <w:tr w:rsidR="00CD49D0" w14:paraId="1CE6956A" w14:textId="77777777" w:rsidTr="003B1D83">
        <w:tc>
          <w:tcPr>
            <w:tcW w:w="2695" w:type="dxa"/>
          </w:tcPr>
          <w:p w14:paraId="3D999211" w14:textId="11727855" w:rsidR="00CD49D0" w:rsidRDefault="00743D80" w:rsidP="00D75FCC">
            <w:r>
              <w:t>Tri-gram</w:t>
            </w:r>
          </w:p>
        </w:tc>
        <w:tc>
          <w:tcPr>
            <w:tcW w:w="2160" w:type="dxa"/>
          </w:tcPr>
          <w:p w14:paraId="4785739C" w14:textId="6DCFF43F" w:rsidR="00CD49D0" w:rsidRDefault="00743D80" w:rsidP="00D75FCC">
            <w:r>
              <w:t>0.61</w:t>
            </w:r>
          </w:p>
        </w:tc>
        <w:tc>
          <w:tcPr>
            <w:tcW w:w="2250" w:type="dxa"/>
          </w:tcPr>
          <w:p w14:paraId="65B114EA" w14:textId="5BE124A4" w:rsidR="00CD49D0" w:rsidRDefault="00C62A38" w:rsidP="00D75FCC">
            <w:r>
              <w:t>0.58</w:t>
            </w:r>
          </w:p>
        </w:tc>
        <w:tc>
          <w:tcPr>
            <w:tcW w:w="2245" w:type="dxa"/>
          </w:tcPr>
          <w:p w14:paraId="557C4EC4" w14:textId="4BF21A57" w:rsidR="00CD49D0" w:rsidRDefault="00C62A38" w:rsidP="00D75FCC">
            <w:r>
              <w:t>0.90</w:t>
            </w:r>
          </w:p>
        </w:tc>
      </w:tr>
      <w:tr w:rsidR="00CD49D0" w14:paraId="7E48AD3B" w14:textId="77777777" w:rsidTr="003B1D83">
        <w:tc>
          <w:tcPr>
            <w:tcW w:w="2695" w:type="dxa"/>
          </w:tcPr>
          <w:p w14:paraId="54FEBFAD" w14:textId="5DA0E594" w:rsidR="00CD49D0" w:rsidRDefault="00743D80" w:rsidP="00D75FCC">
            <w:r>
              <w:t>AADP-PSSM</w:t>
            </w:r>
          </w:p>
        </w:tc>
        <w:tc>
          <w:tcPr>
            <w:tcW w:w="2160" w:type="dxa"/>
          </w:tcPr>
          <w:p w14:paraId="4C0C2437" w14:textId="3777E64E" w:rsidR="00CD49D0" w:rsidRDefault="00743D80" w:rsidP="00D75FCC">
            <w:r>
              <w:t>0.60</w:t>
            </w:r>
          </w:p>
        </w:tc>
        <w:tc>
          <w:tcPr>
            <w:tcW w:w="2250" w:type="dxa"/>
          </w:tcPr>
          <w:p w14:paraId="08D6400E" w14:textId="33BA690F" w:rsidR="00CD49D0" w:rsidRDefault="00C62A38" w:rsidP="00D75FCC">
            <w:r>
              <w:t>0.66</w:t>
            </w:r>
          </w:p>
        </w:tc>
        <w:tc>
          <w:tcPr>
            <w:tcW w:w="2245" w:type="dxa"/>
          </w:tcPr>
          <w:p w14:paraId="1E64060C" w14:textId="5B6B1C1D" w:rsidR="00CD49D0" w:rsidRDefault="00C62A38" w:rsidP="00D75FCC">
            <w:r>
              <w:t>0.75</w:t>
            </w:r>
          </w:p>
        </w:tc>
      </w:tr>
      <w:tr w:rsidR="00CD49D0" w14:paraId="67289546" w14:textId="77777777" w:rsidTr="003B1D83">
        <w:tc>
          <w:tcPr>
            <w:tcW w:w="2695" w:type="dxa"/>
          </w:tcPr>
          <w:p w14:paraId="452ABD73" w14:textId="07C6C4F0" w:rsidR="00CD49D0" w:rsidRDefault="00743D80" w:rsidP="00D75FCC">
            <w:r>
              <w:t>DPC-PSSM</w:t>
            </w:r>
          </w:p>
        </w:tc>
        <w:tc>
          <w:tcPr>
            <w:tcW w:w="2160" w:type="dxa"/>
          </w:tcPr>
          <w:p w14:paraId="13B2B8ED" w14:textId="74A6BE86" w:rsidR="00CD49D0" w:rsidRDefault="00743D80" w:rsidP="00D75FCC">
            <w:r>
              <w:t>0.60</w:t>
            </w:r>
          </w:p>
        </w:tc>
        <w:tc>
          <w:tcPr>
            <w:tcW w:w="2250" w:type="dxa"/>
          </w:tcPr>
          <w:p w14:paraId="4A6D0EE6" w14:textId="400D6E3E" w:rsidR="00CD49D0" w:rsidRDefault="00C62A38" w:rsidP="00D75FCC">
            <w:r>
              <w:t>0.66</w:t>
            </w:r>
          </w:p>
        </w:tc>
        <w:tc>
          <w:tcPr>
            <w:tcW w:w="2245" w:type="dxa"/>
          </w:tcPr>
          <w:p w14:paraId="54E16D3D" w14:textId="3EF6B535" w:rsidR="00CD49D0" w:rsidRDefault="00C62A38" w:rsidP="00D75FCC">
            <w:r>
              <w:t>0.75</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67B451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sidRPr="00F35DD3">
        <w:rPr>
          <w:rStyle w:val="SubtleReference"/>
        </w:rPr>
      </w:r>
      <w:r w:rsidR="00F35DD3">
        <w:rPr>
          <w:rStyle w:val="SubtleReference"/>
        </w:rPr>
        <w:instrText xml:space="preserve"> \* MERGEFORMAT </w:instrText>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came second among the 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8"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8"/>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113EE697" w:rsidR="002A22A2" w:rsidRDefault="002A22A2" w:rsidP="008510CD">
            <w:r>
              <w:t>0.82</w:t>
            </w:r>
          </w:p>
        </w:tc>
        <w:tc>
          <w:tcPr>
            <w:tcW w:w="2160" w:type="dxa"/>
          </w:tcPr>
          <w:p w14:paraId="4733DD8A" w14:textId="517CF69E" w:rsidR="002A22A2" w:rsidRDefault="002A22A2" w:rsidP="008510CD">
            <w:r>
              <w:t>0.85</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4B553481" w:rsidR="002A22A2" w:rsidRDefault="002A22A2" w:rsidP="008510CD">
            <w:r>
              <w:t>0.82</w:t>
            </w:r>
          </w:p>
        </w:tc>
        <w:tc>
          <w:tcPr>
            <w:tcW w:w="2160" w:type="dxa"/>
          </w:tcPr>
          <w:p w14:paraId="0D10AF72" w14:textId="7F4BD018" w:rsidR="002A22A2" w:rsidRDefault="002A22A2" w:rsidP="008510CD">
            <w:r>
              <w:t>0.89</w:t>
            </w:r>
          </w:p>
        </w:tc>
        <w:tc>
          <w:tcPr>
            <w:tcW w:w="2155" w:type="dxa"/>
          </w:tcPr>
          <w:p w14:paraId="54276A33" w14:textId="11E06E7A" w:rsidR="002A22A2" w:rsidRDefault="002A22A2" w:rsidP="008510CD">
            <w:r>
              <w:t>0.91</w:t>
            </w:r>
          </w:p>
        </w:tc>
      </w:tr>
    </w:tbl>
    <w:p w14:paraId="23665FA4" w14:textId="77777777" w:rsidR="003E0F2B" w:rsidRDefault="003E0F2B" w:rsidP="008510CD"/>
    <w:p w14:paraId="127B1826" w14:textId="5D152695" w:rsidR="003E0F2B" w:rsidRDefault="003E0F2B" w:rsidP="003E0F2B">
      <w:pPr>
        <w:pStyle w:val="Heading3"/>
      </w:pPr>
      <w:r>
        <w:lastRenderedPageBreak/>
        <w:t xml:space="preserve">Ensemble </w:t>
      </w:r>
      <w:r w:rsidR="00A066FE">
        <w:t>m</w:t>
      </w:r>
      <w:r>
        <w:t>odel performs better than any individual base model</w:t>
      </w:r>
    </w:p>
    <w:p w14:paraId="019ADB74" w14:textId="0B05DC78"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90 and mean recall score (on medium chained TEs) of 0.92 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DDE feature extraction technique using the SVM learning algorithm achieved a mean accuracy of 0.81, mean precision </w:t>
      </w:r>
      <w:r w:rsidR="00105045">
        <w:t xml:space="preserve">(on medium chained TEs) </w:t>
      </w:r>
      <w:r>
        <w:t xml:space="preserve">of 0.89 and mean recall </w:t>
      </w:r>
      <w:r w:rsidR="00105045">
        <w:t xml:space="preserve">(on medium chained TEs) </w:t>
      </w:r>
      <w:r>
        <w:t>of 0.</w:t>
      </w:r>
      <w:r w:rsidR="00105045">
        <w:t xml:space="preserve">91 on the same validation datasets. </w:t>
      </w:r>
      <w:r w:rsidR="00770C03">
        <w:t xml:space="preserve">The ensemble model also showed an increased robustness to training set significantly improving the worst case accuracy score achieved over </w:t>
      </w:r>
      <w:r w:rsidR="00DD3FAE">
        <w:t xml:space="preserve">the </w:t>
      </w:r>
      <w:r w:rsidR="00770C03">
        <w:t xml:space="preserve">10,000 varying validation datasets from 0.48 (highest worst case accuracy obtained by any base model) to 0.55. Moreover, the standard deviation of the distribution of mean prediction accuracy also decreased from 0.069 (least mean accuracy score variance achieved by any base model) to 0.062. Similar improvements were noticed for the two other metrics, precision and recall score on medium chain TEs as well. </w:t>
      </w:r>
      <w:r w:rsidR="00B0548F">
        <w:t>A comparison of the mean</w:t>
      </w:r>
      <w:r w:rsidR="00040D4B">
        <w:t xml:space="preserve">, </w:t>
      </w:r>
      <w:r w:rsidR="00040D4B">
        <w:t>minimum</w:t>
      </w:r>
      <w:r w:rsidR="00B0548F">
        <w:t xml:space="preserve"> and standard deviation scores </w:t>
      </w:r>
      <w:r w:rsidR="00310AFE">
        <w:t>of</w:t>
      </w:r>
      <w:r w:rsidR="00B0548F">
        <w:t xml:space="preserve"> the three classification metrics under consideration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6825F913">
            <wp:extent cx="5952744" cy="1984248"/>
            <wp:effectExtent l="0" t="0" r="381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6E94BE6" w:rsidR="002E4FC9" w:rsidRDefault="006179F6" w:rsidP="00F4715D">
      <w:pPr>
        <w:pStyle w:val="Caption"/>
      </w:pPr>
      <w:bookmarkStart w:id="29"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9"/>
      <w:r>
        <w:t xml:space="preserve">: Precision (on medium chained TEs) and accuracy score distribution of the ensemble model. The mean, median and worst precision score </w:t>
      </w:r>
      <w:r w:rsidR="00CC5B1F">
        <w:t>is</w:t>
      </w:r>
      <w:r>
        <w:t xml:space="preserve"> 0.9, 0.92 and 0.50 respectively. The mean, median and worst accuracy score is 0.83, 0.83 and 0.55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30"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30"/>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616" w:type="dxa"/>
        <w:tblInd w:w="-185" w:type="dxa"/>
        <w:tblLayout w:type="fixed"/>
        <w:tblLook w:val="04A0" w:firstRow="1" w:lastRow="0" w:firstColumn="1" w:lastColumn="0" w:noHBand="0" w:noVBand="1"/>
      </w:tblPr>
      <w:tblGrid>
        <w:gridCol w:w="1260"/>
        <w:gridCol w:w="1170"/>
        <w:gridCol w:w="1178"/>
        <w:gridCol w:w="1110"/>
        <w:gridCol w:w="830"/>
        <w:gridCol w:w="830"/>
        <w:gridCol w:w="830"/>
        <w:gridCol w:w="1136"/>
        <w:gridCol w:w="1136"/>
        <w:gridCol w:w="1136"/>
      </w:tblGrid>
      <w:tr w:rsidR="00E138BD" w14:paraId="7D814244" w14:textId="7DD4D1D9" w:rsidTr="00E138BD">
        <w:tc>
          <w:tcPr>
            <w:tcW w:w="126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138BD">
        <w:tc>
          <w:tcPr>
            <w:tcW w:w="1260" w:type="dxa"/>
          </w:tcPr>
          <w:p w14:paraId="62D81553" w14:textId="6383503E" w:rsidR="00E138BD" w:rsidRDefault="00E138BD" w:rsidP="003E0F2B">
            <w:r>
              <w:t>Ensemble</w:t>
            </w:r>
          </w:p>
        </w:tc>
        <w:tc>
          <w:tcPr>
            <w:tcW w:w="1170" w:type="dxa"/>
          </w:tcPr>
          <w:p w14:paraId="16B6FD47" w14:textId="11AD54C8" w:rsidR="00E138BD" w:rsidRDefault="00B32948" w:rsidP="003E0F2B">
            <w:r>
              <w:t>0.90</w:t>
            </w:r>
          </w:p>
        </w:tc>
        <w:tc>
          <w:tcPr>
            <w:tcW w:w="1178" w:type="dxa"/>
          </w:tcPr>
          <w:p w14:paraId="051F4465" w14:textId="408B1EF2" w:rsidR="00E138BD" w:rsidRDefault="00B32948" w:rsidP="003E0F2B">
            <w:r>
              <w:t>0.5</w:t>
            </w:r>
            <w:r w:rsidR="0028247A">
              <w:t>0</w:t>
            </w:r>
          </w:p>
        </w:tc>
        <w:tc>
          <w:tcPr>
            <w:tcW w:w="1110" w:type="dxa"/>
          </w:tcPr>
          <w:p w14:paraId="1B8F81A1" w14:textId="0F60FF17" w:rsidR="00E138BD" w:rsidRDefault="00B32948" w:rsidP="003E0F2B">
            <w:r>
              <w:t>0.08</w:t>
            </w:r>
          </w:p>
        </w:tc>
        <w:tc>
          <w:tcPr>
            <w:tcW w:w="830" w:type="dxa"/>
          </w:tcPr>
          <w:p w14:paraId="6B6CB409" w14:textId="6C34A40C" w:rsidR="00E138BD" w:rsidRDefault="008A575C" w:rsidP="003E0F2B">
            <w:r>
              <w:t>0.92</w:t>
            </w:r>
          </w:p>
        </w:tc>
        <w:tc>
          <w:tcPr>
            <w:tcW w:w="830" w:type="dxa"/>
          </w:tcPr>
          <w:p w14:paraId="4443A01A" w14:textId="1682FC69" w:rsidR="00E138BD" w:rsidRDefault="0028247A" w:rsidP="003E0F2B">
            <w:r>
              <w:t>0.50</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243595BF" w:rsidR="00E138BD" w:rsidRDefault="007947D7" w:rsidP="003E0F2B">
            <w:r>
              <w:t>0.55</w:t>
            </w:r>
          </w:p>
        </w:tc>
        <w:tc>
          <w:tcPr>
            <w:tcW w:w="1136" w:type="dxa"/>
          </w:tcPr>
          <w:p w14:paraId="051A3783" w14:textId="62F48604" w:rsidR="00E138BD" w:rsidRDefault="007947D7" w:rsidP="003E0F2B">
            <w:r>
              <w:t>0.06</w:t>
            </w:r>
          </w:p>
        </w:tc>
      </w:tr>
      <w:tr w:rsidR="00E138BD" w14:paraId="24091337" w14:textId="59D05C81" w:rsidTr="00E138BD">
        <w:tc>
          <w:tcPr>
            <w:tcW w:w="1260" w:type="dxa"/>
          </w:tcPr>
          <w:p w14:paraId="570C71D9" w14:textId="38F5ED05" w:rsidR="00E138BD" w:rsidRDefault="00E138BD" w:rsidP="003E0F2B">
            <w:r>
              <w:lastRenderedPageBreak/>
              <w:t>DDE</w:t>
            </w:r>
          </w:p>
        </w:tc>
        <w:tc>
          <w:tcPr>
            <w:tcW w:w="1170" w:type="dxa"/>
          </w:tcPr>
          <w:p w14:paraId="13787FD4" w14:textId="06C88FAE" w:rsidR="00E138BD" w:rsidRDefault="00B32948" w:rsidP="003E0F2B">
            <w:r>
              <w:t>0.89</w:t>
            </w:r>
          </w:p>
        </w:tc>
        <w:tc>
          <w:tcPr>
            <w:tcW w:w="1178" w:type="dxa"/>
          </w:tcPr>
          <w:p w14:paraId="10CCB45F" w14:textId="342F03C1" w:rsidR="00E138BD" w:rsidRDefault="00B32948" w:rsidP="003E0F2B">
            <w:r>
              <w:t>0.5</w:t>
            </w:r>
            <w:r w:rsidR="0028247A">
              <w:t>0</w:t>
            </w:r>
          </w:p>
        </w:tc>
        <w:tc>
          <w:tcPr>
            <w:tcW w:w="1110" w:type="dxa"/>
          </w:tcPr>
          <w:p w14:paraId="18305783" w14:textId="048ECE29" w:rsidR="00E138BD" w:rsidRDefault="00B32948" w:rsidP="003E0F2B">
            <w:r>
              <w:t>0.08</w:t>
            </w:r>
          </w:p>
        </w:tc>
        <w:tc>
          <w:tcPr>
            <w:tcW w:w="830" w:type="dxa"/>
          </w:tcPr>
          <w:p w14:paraId="1199FC82" w14:textId="262E21FE" w:rsidR="00E138BD" w:rsidRDefault="008A575C" w:rsidP="003E0F2B">
            <w:r>
              <w:t>0.91</w:t>
            </w:r>
          </w:p>
        </w:tc>
        <w:tc>
          <w:tcPr>
            <w:tcW w:w="830" w:type="dxa"/>
          </w:tcPr>
          <w:p w14:paraId="5B78B861" w14:textId="3A1A165F" w:rsidR="00E138BD" w:rsidRDefault="0028247A" w:rsidP="003E0F2B">
            <w:r>
              <w:t>0.50</w:t>
            </w:r>
          </w:p>
        </w:tc>
        <w:tc>
          <w:tcPr>
            <w:tcW w:w="830" w:type="dxa"/>
          </w:tcPr>
          <w:p w14:paraId="41464112" w14:textId="46C48339" w:rsidR="00E138BD" w:rsidRDefault="0028247A" w:rsidP="003E0F2B">
            <w:r>
              <w:t>0.08</w:t>
            </w:r>
          </w:p>
        </w:tc>
        <w:tc>
          <w:tcPr>
            <w:tcW w:w="1136" w:type="dxa"/>
          </w:tcPr>
          <w:p w14:paraId="3F3B3597" w14:textId="6F88263E" w:rsidR="00E138BD" w:rsidRDefault="007947D7" w:rsidP="003E0F2B">
            <w:r>
              <w:t>0.81</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138BD">
        <w:tc>
          <w:tcPr>
            <w:tcW w:w="1260" w:type="dxa"/>
          </w:tcPr>
          <w:p w14:paraId="0B32E38D" w14:textId="5935A384" w:rsidR="00E138BD" w:rsidRDefault="00E138BD" w:rsidP="003E0F2B">
            <w:r>
              <w:t>CTriad</w:t>
            </w:r>
          </w:p>
        </w:tc>
        <w:tc>
          <w:tcPr>
            <w:tcW w:w="1170" w:type="dxa"/>
          </w:tcPr>
          <w:p w14:paraId="3A503F09" w14:textId="7BCE6009" w:rsidR="00E138BD" w:rsidRDefault="00B32948" w:rsidP="003E0F2B">
            <w:r>
              <w:t>0.89</w:t>
            </w:r>
          </w:p>
        </w:tc>
        <w:tc>
          <w:tcPr>
            <w:tcW w:w="1178" w:type="dxa"/>
          </w:tcPr>
          <w:p w14:paraId="338F198E" w14:textId="5E73ADB2" w:rsidR="00E138BD" w:rsidRDefault="00B32948" w:rsidP="003E0F2B">
            <w:r>
              <w:t>0.42</w:t>
            </w:r>
          </w:p>
        </w:tc>
        <w:tc>
          <w:tcPr>
            <w:tcW w:w="1110" w:type="dxa"/>
          </w:tcPr>
          <w:p w14:paraId="13D43BE6" w14:textId="10F4375E" w:rsidR="00E138BD" w:rsidRDefault="00B32948" w:rsidP="003E0F2B">
            <w:r>
              <w:t>0.09</w:t>
            </w:r>
          </w:p>
        </w:tc>
        <w:tc>
          <w:tcPr>
            <w:tcW w:w="830" w:type="dxa"/>
          </w:tcPr>
          <w:p w14:paraId="500A9BD4" w14:textId="32DB21E1" w:rsidR="00E138BD" w:rsidRDefault="0028247A" w:rsidP="003E0F2B">
            <w:r>
              <w:t>0.89</w:t>
            </w:r>
          </w:p>
        </w:tc>
        <w:tc>
          <w:tcPr>
            <w:tcW w:w="830" w:type="dxa"/>
          </w:tcPr>
          <w:p w14:paraId="4208F379" w14:textId="6D740B3C" w:rsidR="00E138BD" w:rsidRDefault="0028247A" w:rsidP="003E0F2B">
            <w:r>
              <w:t>0.47</w:t>
            </w:r>
          </w:p>
        </w:tc>
        <w:tc>
          <w:tcPr>
            <w:tcW w:w="830" w:type="dxa"/>
          </w:tcPr>
          <w:p w14:paraId="6C715287" w14:textId="1434B9CC" w:rsidR="00E138BD" w:rsidRDefault="0028247A" w:rsidP="003E0F2B">
            <w:r>
              <w:t>0.09</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138BD">
        <w:tc>
          <w:tcPr>
            <w:tcW w:w="1260" w:type="dxa"/>
          </w:tcPr>
          <w:p w14:paraId="0A1C96BD" w14:textId="0EDC2D88" w:rsidR="00E138BD" w:rsidRDefault="00E138BD" w:rsidP="003E0F2B">
            <w:r>
              <w:t>KSCTriad</w:t>
            </w:r>
          </w:p>
        </w:tc>
        <w:tc>
          <w:tcPr>
            <w:tcW w:w="1170" w:type="dxa"/>
          </w:tcPr>
          <w:p w14:paraId="05CF7E38" w14:textId="4F745C87" w:rsidR="00E138BD" w:rsidRDefault="00B32948" w:rsidP="003E0F2B">
            <w:r>
              <w:t>0.89</w:t>
            </w:r>
          </w:p>
        </w:tc>
        <w:tc>
          <w:tcPr>
            <w:tcW w:w="1178" w:type="dxa"/>
          </w:tcPr>
          <w:p w14:paraId="0429EE9B" w14:textId="35FE1C59" w:rsidR="00E138BD" w:rsidRDefault="00B32948" w:rsidP="003E0F2B">
            <w:r>
              <w:t>0.42</w:t>
            </w:r>
          </w:p>
        </w:tc>
        <w:tc>
          <w:tcPr>
            <w:tcW w:w="1110" w:type="dxa"/>
          </w:tcPr>
          <w:p w14:paraId="57B375FE" w14:textId="5F04C0F0" w:rsidR="00E138BD" w:rsidRDefault="00B32948" w:rsidP="003E0F2B">
            <w:r>
              <w:t>0.09</w:t>
            </w:r>
          </w:p>
        </w:tc>
        <w:tc>
          <w:tcPr>
            <w:tcW w:w="830" w:type="dxa"/>
          </w:tcPr>
          <w:p w14:paraId="1AC26845" w14:textId="165D261E" w:rsidR="00E138BD" w:rsidRDefault="0028247A" w:rsidP="003E0F2B">
            <w:r>
              <w:t>0.89</w:t>
            </w:r>
          </w:p>
        </w:tc>
        <w:tc>
          <w:tcPr>
            <w:tcW w:w="830" w:type="dxa"/>
          </w:tcPr>
          <w:p w14:paraId="2F26CE1F" w14:textId="07CA0B24" w:rsidR="00E138BD" w:rsidRDefault="0028247A" w:rsidP="003E0F2B">
            <w:r>
              <w:t>0.47</w:t>
            </w:r>
          </w:p>
        </w:tc>
        <w:tc>
          <w:tcPr>
            <w:tcW w:w="830" w:type="dxa"/>
          </w:tcPr>
          <w:p w14:paraId="7EBE57CB" w14:textId="068F29B7" w:rsidR="00E138BD" w:rsidRDefault="0028247A" w:rsidP="003E0F2B">
            <w:r>
              <w:t>0.09</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138BD">
        <w:tc>
          <w:tcPr>
            <w:tcW w:w="1260" w:type="dxa"/>
          </w:tcPr>
          <w:p w14:paraId="19605BFE" w14:textId="64BD36A8" w:rsidR="00E138BD" w:rsidRDefault="00E138BD" w:rsidP="003E0F2B">
            <w:r>
              <w:t>TPC</w:t>
            </w:r>
          </w:p>
        </w:tc>
        <w:tc>
          <w:tcPr>
            <w:tcW w:w="1170" w:type="dxa"/>
          </w:tcPr>
          <w:p w14:paraId="20B5DF1D" w14:textId="0C78C57E" w:rsidR="00E138BD" w:rsidRDefault="00B32948" w:rsidP="003E0F2B">
            <w:r>
              <w:t>0.89</w:t>
            </w:r>
          </w:p>
        </w:tc>
        <w:tc>
          <w:tcPr>
            <w:tcW w:w="1178" w:type="dxa"/>
          </w:tcPr>
          <w:p w14:paraId="7C3D2C14" w14:textId="0AAFD4CA" w:rsidR="00E138BD" w:rsidRDefault="00B32948" w:rsidP="003E0F2B">
            <w:r>
              <w:t>0.5</w:t>
            </w:r>
            <w:r w:rsidR="0028247A">
              <w:t>0</w:t>
            </w:r>
          </w:p>
        </w:tc>
        <w:tc>
          <w:tcPr>
            <w:tcW w:w="1110" w:type="dxa"/>
          </w:tcPr>
          <w:p w14:paraId="51D10595" w14:textId="4E795413" w:rsidR="00E138BD" w:rsidRDefault="00B32948" w:rsidP="003E0F2B">
            <w:r>
              <w:t>0.08</w:t>
            </w:r>
          </w:p>
        </w:tc>
        <w:tc>
          <w:tcPr>
            <w:tcW w:w="830" w:type="dxa"/>
          </w:tcPr>
          <w:p w14:paraId="5AD00AF5" w14:textId="22D3F2EF" w:rsidR="00E138BD" w:rsidRDefault="0028247A" w:rsidP="003E0F2B">
            <w:r>
              <w:t>0.89</w:t>
            </w:r>
          </w:p>
        </w:tc>
        <w:tc>
          <w:tcPr>
            <w:tcW w:w="830" w:type="dxa"/>
          </w:tcPr>
          <w:p w14:paraId="7A412D12" w14:textId="7E0CBABC" w:rsidR="00E138BD" w:rsidRDefault="0028247A" w:rsidP="003E0F2B">
            <w:r>
              <w:t>0.45</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138BD">
        <w:tc>
          <w:tcPr>
            <w:tcW w:w="1260" w:type="dxa"/>
          </w:tcPr>
          <w:p w14:paraId="1117A3F8" w14:textId="6B4FE9D5" w:rsidR="00E138BD" w:rsidRDefault="00E138BD" w:rsidP="003E0F2B">
            <w:r>
              <w:t>Gappy Kernel</w:t>
            </w:r>
          </w:p>
        </w:tc>
        <w:tc>
          <w:tcPr>
            <w:tcW w:w="1170" w:type="dxa"/>
          </w:tcPr>
          <w:p w14:paraId="52FA29A0" w14:textId="2D8446D9" w:rsidR="00E138BD" w:rsidRDefault="00B32948" w:rsidP="003E0F2B">
            <w:r>
              <w:t>0.88</w:t>
            </w:r>
          </w:p>
        </w:tc>
        <w:tc>
          <w:tcPr>
            <w:tcW w:w="1178" w:type="dxa"/>
          </w:tcPr>
          <w:p w14:paraId="621BB25E" w14:textId="39E7BE8B" w:rsidR="00E138BD" w:rsidRDefault="00B32948" w:rsidP="003E0F2B">
            <w:r>
              <w:t>0.42</w:t>
            </w:r>
          </w:p>
        </w:tc>
        <w:tc>
          <w:tcPr>
            <w:tcW w:w="1110" w:type="dxa"/>
          </w:tcPr>
          <w:p w14:paraId="5B96B8C8" w14:textId="0D86B2C1" w:rsidR="00E138BD" w:rsidRDefault="00B32948" w:rsidP="003E0F2B">
            <w:r>
              <w:t>0.09</w:t>
            </w:r>
          </w:p>
        </w:tc>
        <w:tc>
          <w:tcPr>
            <w:tcW w:w="830" w:type="dxa"/>
          </w:tcPr>
          <w:p w14:paraId="403BBB6E" w14:textId="105AB548" w:rsidR="00E138BD" w:rsidRDefault="0028247A" w:rsidP="003E0F2B">
            <w:r>
              <w:t>0.86</w:t>
            </w:r>
          </w:p>
        </w:tc>
        <w:tc>
          <w:tcPr>
            <w:tcW w:w="830" w:type="dxa"/>
          </w:tcPr>
          <w:p w14:paraId="4E923E95" w14:textId="0A39A064" w:rsidR="00E138BD" w:rsidRDefault="0028247A" w:rsidP="003E0F2B">
            <w:r>
              <w:t>0.38</w:t>
            </w:r>
          </w:p>
        </w:tc>
        <w:tc>
          <w:tcPr>
            <w:tcW w:w="830" w:type="dxa"/>
          </w:tcPr>
          <w:p w14:paraId="5B77A8E1" w14:textId="636B5766" w:rsidR="00E138BD" w:rsidRDefault="0028247A" w:rsidP="003E0F2B">
            <w:r>
              <w:t>0.10</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4E4FF3A2"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blastp</w:t>
      </w:r>
      <w:r w:rsidR="00F35C4B">
        <w:t xml:space="preserve"> </w:t>
      </w:r>
      <w:r w:rsidR="008F38B1">
        <w:fldChar w:fldCharType="begin" w:fldLock="1"/>
      </w:r>
      <w:r w:rsidR="00B5516B">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1]","plainTextFormattedCitation":"[91]","previouslyFormattedCitation":"[91]"},"properties":{"noteIndex":0},"schema":"https://github.com/citation-style-language/schema/raw/master/csl-citation.json"}</w:instrText>
      </w:r>
      <w:r w:rsidR="008F38B1">
        <w:fldChar w:fldCharType="separate"/>
      </w:r>
      <w:r w:rsidR="008F38B1" w:rsidRPr="008F38B1">
        <w:rPr>
          <w:noProof/>
        </w:rPr>
        <w:t>[91]</w:t>
      </w:r>
      <w:r w:rsidR="008F38B1">
        <w:fldChar w:fldCharType="end"/>
      </w:r>
      <w:r>
        <w:t xml:space="preserve"> identity scores between a pair of subject and query sequence </w:t>
      </w:r>
      <w:r w:rsidR="00F2612C">
        <w:t xml:space="preserve">and used it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sidRPr="006E3302">
        <w:rPr>
          <w:rStyle w:val="SubtleReference"/>
        </w:rPr>
      </w:r>
      <w:r w:rsidR="006E3302">
        <w:rPr>
          <w:rStyle w:val="SubtleReference"/>
        </w:rPr>
        <w:instrText xml:space="preserve"> \* MERGEFORMAT </w:instrText>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 xml:space="preserve">The sequence similarity based model achieved a mean accuracy score of 0.37, mean precision score (on the medium chain TEs) of 0.005 and mean recall score (on the medium chain TEs) of 0.002. The accuracy and precision score distribution of the similarity 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Figur</w:t>
      </w:r>
      <w:r w:rsidR="0068626C" w:rsidRPr="00D57D1C">
        <w:rPr>
          <w:b/>
          <w:bCs/>
        </w:rPr>
        <w:t>e</w:t>
      </w:r>
      <w:r w:rsidR="0068626C" w:rsidRPr="00D57D1C">
        <w:rPr>
          <w:b/>
          <w:bCs/>
        </w:rPr>
        <w:t xml:space="preserve"> </w:t>
      </w:r>
      <w:r w:rsidR="0068626C" w:rsidRPr="00D57D1C">
        <w:rPr>
          <w:b/>
          <w:bCs/>
          <w:noProof/>
        </w:rPr>
        <w:t>4</w:t>
      </w:r>
      <w:r w:rsidR="0068626C">
        <w:fldChar w:fldCharType="end"/>
      </w:r>
      <w:r w:rsidR="0058206B">
        <w:t xml:space="preserve">. In comparison, our ensemble method attained a mean accuracy score of 0.83, mean precision score (on the medium chained TEs) of 0.90 and mean recall score (on the medium chained TEs) of 0.92,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31"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31"/>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6EEF332C" w14:textId="43D9B82B" w:rsidR="00F71C4F" w:rsidRPr="00D75FCC" w:rsidRDefault="00F71C4F" w:rsidP="003E0F2B">
      <w:pPr>
        <w:pStyle w:val="Heading3"/>
      </w:pPr>
      <w:r w:rsidRPr="00D75FCC">
        <w:br w:type="page"/>
      </w:r>
    </w:p>
    <w:p w14:paraId="740A65BD" w14:textId="169D12A1" w:rsidR="007422C7" w:rsidRDefault="00F71C4F" w:rsidP="00D75FCC">
      <w:pPr>
        <w:pStyle w:val="Heading2"/>
      </w:pPr>
      <w:r>
        <w:lastRenderedPageBreak/>
        <w:t>References</w:t>
      </w:r>
    </w:p>
    <w:p w14:paraId="6DC8DCD6" w14:textId="7D630C01" w:rsidR="00206617" w:rsidRPr="00206617" w:rsidRDefault="00F71C4F" w:rsidP="0020661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06617" w:rsidRPr="00206617">
        <w:rPr>
          <w:noProof/>
        </w:rPr>
        <w:t>[1]</w:t>
      </w:r>
      <w:r w:rsidR="00206617" w:rsidRPr="00206617">
        <w:rPr>
          <w:noProof/>
        </w:rPr>
        <w:tab/>
        <w:t xml:space="preserve">W. Rupilius and S. Ahmad, “Palm oil and palm kernel oil as raw materials for basic oleochemicals and biodiesel,” </w:t>
      </w:r>
      <w:r w:rsidR="00206617" w:rsidRPr="00206617">
        <w:rPr>
          <w:i/>
          <w:iCs/>
          <w:noProof/>
        </w:rPr>
        <w:t>Eur. J. Lipid Sci. Technol.</w:t>
      </w:r>
      <w:r w:rsidR="00206617" w:rsidRPr="00206617">
        <w:rPr>
          <w:noProof/>
        </w:rPr>
        <w:t>, vol. 109, no. 4, pp. 433–439, 2007, doi: 10.1002/ejlt.200600291.</w:t>
      </w:r>
    </w:p>
    <w:p w14:paraId="4DCCE49E" w14:textId="77777777" w:rsidR="00206617" w:rsidRPr="00206617" w:rsidRDefault="00206617" w:rsidP="00206617">
      <w:pPr>
        <w:widowControl w:val="0"/>
        <w:autoSpaceDE w:val="0"/>
        <w:autoSpaceDN w:val="0"/>
        <w:adjustRightInd w:val="0"/>
        <w:ind w:left="640" w:hanging="640"/>
        <w:rPr>
          <w:noProof/>
        </w:rPr>
      </w:pPr>
      <w:r w:rsidRPr="00206617">
        <w:rPr>
          <w:noProof/>
        </w:rPr>
        <w:t>[2]</w:t>
      </w:r>
      <w:r w:rsidRPr="00206617">
        <w:rPr>
          <w:noProof/>
        </w:rPr>
        <w:tab/>
        <w:t xml:space="preserve">D. S. Wilcove and L. Pin, “Addressing the threats to biodiversity from oil-palm agriculture,” </w:t>
      </w:r>
      <w:r w:rsidRPr="00206617">
        <w:rPr>
          <w:i/>
          <w:iCs/>
          <w:noProof/>
        </w:rPr>
        <w:t>Biodivers. Conserv.</w:t>
      </w:r>
      <w:r w:rsidRPr="00206617">
        <w:rPr>
          <w:noProof/>
        </w:rPr>
        <w:t>, vol. 19, no. 4, pp. 999–1007, 2010, doi: 10.1007/s10531-009-9760-x.</w:t>
      </w:r>
    </w:p>
    <w:p w14:paraId="486B6A5F" w14:textId="77777777" w:rsidR="00206617" w:rsidRPr="00206617" w:rsidRDefault="00206617" w:rsidP="00206617">
      <w:pPr>
        <w:widowControl w:val="0"/>
        <w:autoSpaceDE w:val="0"/>
        <w:autoSpaceDN w:val="0"/>
        <w:adjustRightInd w:val="0"/>
        <w:ind w:left="640" w:hanging="640"/>
        <w:rPr>
          <w:noProof/>
        </w:rPr>
      </w:pPr>
      <w:r w:rsidRPr="00206617">
        <w:rPr>
          <w:noProof/>
        </w:rPr>
        <w:t>[3]</w:t>
      </w:r>
      <w:r w:rsidRPr="00206617">
        <w:rPr>
          <w:noProof/>
        </w:rPr>
        <w:tab/>
        <w:t xml:space="preserve">K. Noweck and H. Ridder, “Fatty Alcohols - Industrial Production,” in </w:t>
      </w:r>
      <w:r w:rsidRPr="00206617">
        <w:rPr>
          <w:i/>
          <w:iCs/>
          <w:noProof/>
        </w:rPr>
        <w:t>Ullmann’s encyclopedia of industrial chemistry</w:t>
      </w:r>
      <w:r w:rsidRPr="00206617">
        <w:rPr>
          <w:noProof/>
        </w:rPr>
        <w:t>, 5th ed., Wiley-VCH, 1988, pp. 277–295.</w:t>
      </w:r>
    </w:p>
    <w:p w14:paraId="5BDCAAB5" w14:textId="77777777" w:rsidR="00206617" w:rsidRPr="00206617" w:rsidRDefault="00206617" w:rsidP="00206617">
      <w:pPr>
        <w:widowControl w:val="0"/>
        <w:autoSpaceDE w:val="0"/>
        <w:autoSpaceDN w:val="0"/>
        <w:adjustRightInd w:val="0"/>
        <w:ind w:left="640" w:hanging="640"/>
        <w:rPr>
          <w:noProof/>
        </w:rPr>
      </w:pPr>
      <w:r w:rsidRPr="00206617">
        <w:rPr>
          <w:noProof/>
        </w:rPr>
        <w:t>[4]</w:t>
      </w:r>
      <w:r w:rsidRPr="00206617">
        <w:rPr>
          <w:noProof/>
        </w:rPr>
        <w:tab/>
        <w:t xml:space="preserve">N. J. Hernández Lozada </w:t>
      </w:r>
      <w:r w:rsidRPr="00206617">
        <w:rPr>
          <w:i/>
          <w:iCs/>
          <w:noProof/>
        </w:rPr>
        <w:t>et al.</w:t>
      </w:r>
      <w:r w:rsidRPr="00206617">
        <w:rPr>
          <w:noProof/>
        </w:rPr>
        <w:t xml:space="preserve">, “Highly Active C 8 -Acyl-ACP Thioesterase Variant Isolated by a Synthetic Selection Strategy,” </w:t>
      </w:r>
      <w:r w:rsidRPr="00206617">
        <w:rPr>
          <w:i/>
          <w:iCs/>
          <w:noProof/>
        </w:rPr>
        <w:t>ACS Synth. Biol.</w:t>
      </w:r>
      <w:r w:rsidRPr="00206617">
        <w:rPr>
          <w:noProof/>
        </w:rPr>
        <w:t>, vol. 7, no. 9, pp. 2205–2215, 2018, doi: 10.1021/acssynbio.8b00215.</w:t>
      </w:r>
    </w:p>
    <w:p w14:paraId="3B8DC6AF" w14:textId="77777777" w:rsidR="00206617" w:rsidRPr="00206617" w:rsidRDefault="00206617" w:rsidP="00206617">
      <w:pPr>
        <w:widowControl w:val="0"/>
        <w:autoSpaceDE w:val="0"/>
        <w:autoSpaceDN w:val="0"/>
        <w:adjustRightInd w:val="0"/>
        <w:ind w:left="640" w:hanging="640"/>
        <w:rPr>
          <w:noProof/>
        </w:rPr>
      </w:pPr>
      <w:r w:rsidRPr="00206617">
        <w:rPr>
          <w:noProof/>
        </w:rPr>
        <w:t>[5]</w:t>
      </w:r>
      <w:r w:rsidRPr="00206617">
        <w:rPr>
          <w:noProof/>
        </w:rPr>
        <w:tab/>
        <w:t xml:space="preserve">N. J. Hernández Lozada, T. R. Simmons, K. Xu, M. A. Jindra, and B. F. Pfleger, “Production of 1-octanol in Escherichia coli by a high flux thioesterase route,” </w:t>
      </w:r>
      <w:r w:rsidRPr="00206617">
        <w:rPr>
          <w:i/>
          <w:iCs/>
          <w:noProof/>
        </w:rPr>
        <w:t>Metab. Eng.</w:t>
      </w:r>
      <w:r w:rsidRPr="00206617">
        <w:rPr>
          <w:noProof/>
        </w:rPr>
        <w:t>, vol. 61, no. April, pp. 352–359, 2020, doi: 10.1016/j.ymben.2020.07.004.</w:t>
      </w:r>
    </w:p>
    <w:p w14:paraId="490BF4C0" w14:textId="77777777" w:rsidR="00206617" w:rsidRPr="00206617" w:rsidRDefault="00206617" w:rsidP="00206617">
      <w:pPr>
        <w:widowControl w:val="0"/>
        <w:autoSpaceDE w:val="0"/>
        <w:autoSpaceDN w:val="0"/>
        <w:adjustRightInd w:val="0"/>
        <w:ind w:left="640" w:hanging="640"/>
        <w:rPr>
          <w:noProof/>
        </w:rPr>
      </w:pPr>
      <w:r w:rsidRPr="00206617">
        <w:rPr>
          <w:noProof/>
        </w:rPr>
        <w:t>[6]</w:t>
      </w:r>
      <w:r w:rsidRPr="00206617">
        <w:rPr>
          <w:noProof/>
        </w:rPr>
        <w:tab/>
        <w:t xml:space="preserve">M. J. Grisewood </w:t>
      </w:r>
      <w:r w:rsidRPr="00206617">
        <w:rPr>
          <w:i/>
          <w:iCs/>
          <w:noProof/>
        </w:rPr>
        <w:t>et al.</w:t>
      </w:r>
      <w:r w:rsidRPr="00206617">
        <w:rPr>
          <w:noProof/>
        </w:rPr>
        <w:t>, “Computational Redesign of Acyl-ACP Thioesterase with Improved Selectivity toward Medium-Chain-Length Fatty Acids,” doi: 10.1021/acscatal.7b00408.</w:t>
      </w:r>
    </w:p>
    <w:p w14:paraId="6AB94709" w14:textId="77777777" w:rsidR="00206617" w:rsidRPr="00206617" w:rsidRDefault="00206617" w:rsidP="00206617">
      <w:pPr>
        <w:widowControl w:val="0"/>
        <w:autoSpaceDE w:val="0"/>
        <w:autoSpaceDN w:val="0"/>
        <w:adjustRightInd w:val="0"/>
        <w:ind w:left="640" w:hanging="640"/>
        <w:rPr>
          <w:noProof/>
        </w:rPr>
      </w:pPr>
      <w:r w:rsidRPr="00206617">
        <w:rPr>
          <w:noProof/>
        </w:rPr>
        <w:t>[7]</w:t>
      </w:r>
      <w:r w:rsidRPr="00206617">
        <w:rPr>
          <w:noProof/>
        </w:rPr>
        <w:tab/>
        <w:t xml:space="preserve">L. Yuan, T. A. Voelker, and D. J. Hawkins, “Modification of the substrate specificity of an acyl-acyl carrier protein thioesterase by protein engineering,” </w:t>
      </w:r>
      <w:r w:rsidRPr="00206617">
        <w:rPr>
          <w:i/>
          <w:iCs/>
          <w:noProof/>
        </w:rPr>
        <w:t>Proc. Natl. Acad. Sci. U. S. A.</w:t>
      </w:r>
      <w:r w:rsidRPr="00206617">
        <w:rPr>
          <w:noProof/>
        </w:rPr>
        <w:t>, 1995, doi: 10.1073/pnas.92.23.10639.</w:t>
      </w:r>
    </w:p>
    <w:p w14:paraId="60E70394" w14:textId="77777777" w:rsidR="00206617" w:rsidRPr="00206617" w:rsidRDefault="00206617" w:rsidP="00206617">
      <w:pPr>
        <w:widowControl w:val="0"/>
        <w:autoSpaceDE w:val="0"/>
        <w:autoSpaceDN w:val="0"/>
        <w:adjustRightInd w:val="0"/>
        <w:ind w:left="640" w:hanging="640"/>
        <w:rPr>
          <w:noProof/>
        </w:rPr>
      </w:pPr>
      <w:r w:rsidRPr="00206617">
        <w:rPr>
          <w:noProof/>
        </w:rPr>
        <w:t>[8]</w:t>
      </w:r>
      <w:r w:rsidRPr="00206617">
        <w:rPr>
          <w:noProof/>
        </w:rPr>
        <w:tab/>
        <w:t xml:space="preserve">F. Jing </w:t>
      </w:r>
      <w:r w:rsidRPr="00206617">
        <w:rPr>
          <w:i/>
          <w:iCs/>
          <w:noProof/>
        </w:rPr>
        <w:t>et al.</w:t>
      </w:r>
      <w:r w:rsidRPr="00206617">
        <w:rPr>
          <w:noProof/>
        </w:rPr>
        <w:t>, “Phylogenetic and experimental characterization of an acyl-ACP thioesterase family reveals significant diversity in enzymatic specificity and activity,” pp. 1–16, 2011.</w:t>
      </w:r>
    </w:p>
    <w:p w14:paraId="19812068" w14:textId="77777777" w:rsidR="00206617" w:rsidRPr="00206617" w:rsidRDefault="00206617" w:rsidP="00206617">
      <w:pPr>
        <w:widowControl w:val="0"/>
        <w:autoSpaceDE w:val="0"/>
        <w:autoSpaceDN w:val="0"/>
        <w:adjustRightInd w:val="0"/>
        <w:ind w:left="640" w:hanging="640"/>
        <w:rPr>
          <w:noProof/>
        </w:rPr>
      </w:pPr>
      <w:r w:rsidRPr="00206617">
        <w:rPr>
          <w:noProof/>
        </w:rPr>
        <w:t>[9]</w:t>
      </w:r>
      <w:r w:rsidRPr="00206617">
        <w:rPr>
          <w:noProof/>
        </w:rPr>
        <w:tab/>
        <w:t xml:space="preserve">X. Deng, L. Chen, M. Hei, T. Liu, Y. Feng, and G. Y. Yang, “Structure-guided reshaping of the acyl binding pocket of ‘TesA thioesterase enhances octanoic acid production in E. coli,” </w:t>
      </w:r>
      <w:r w:rsidRPr="00206617">
        <w:rPr>
          <w:i/>
          <w:iCs/>
          <w:noProof/>
        </w:rPr>
        <w:t>Metab. Eng.</w:t>
      </w:r>
      <w:r w:rsidRPr="00206617">
        <w:rPr>
          <w:noProof/>
        </w:rPr>
        <w:t>, vol. 61, no. January, pp. 24–32, 2020, doi: 10.1016/j.ymben.2020.04.010.</w:t>
      </w:r>
    </w:p>
    <w:p w14:paraId="09C4EEE1" w14:textId="77777777" w:rsidR="00206617" w:rsidRPr="00206617" w:rsidRDefault="00206617" w:rsidP="00206617">
      <w:pPr>
        <w:widowControl w:val="0"/>
        <w:autoSpaceDE w:val="0"/>
        <w:autoSpaceDN w:val="0"/>
        <w:adjustRightInd w:val="0"/>
        <w:ind w:left="640" w:hanging="640"/>
        <w:rPr>
          <w:noProof/>
        </w:rPr>
      </w:pPr>
      <w:r w:rsidRPr="00206617">
        <w:rPr>
          <w:noProof/>
        </w:rPr>
        <w:t>[10]</w:t>
      </w:r>
      <w:r w:rsidRPr="00206617">
        <w:rPr>
          <w:noProof/>
        </w:rPr>
        <w:tab/>
        <w:t xml:space="preserve">T. A. Voelker and H. M. Davies, “Alteration of the Specificity and Regulation of Fatty Acid Synthesis of Escherichia coli by Expression of a Plant Medium- Chain Acyl-Acyl Carrier Protein Thioesterase,” </w:t>
      </w:r>
      <w:r w:rsidRPr="00206617">
        <w:rPr>
          <w:i/>
          <w:iCs/>
          <w:noProof/>
        </w:rPr>
        <w:t>J. Bacteriol.</w:t>
      </w:r>
      <w:r w:rsidRPr="00206617">
        <w:rPr>
          <w:noProof/>
        </w:rPr>
        <w:t>, vol. 176, no. 23, pp. 7320–7327, 1994.</w:t>
      </w:r>
    </w:p>
    <w:p w14:paraId="630CF0F2" w14:textId="77777777" w:rsidR="00206617" w:rsidRPr="00206617" w:rsidRDefault="00206617" w:rsidP="00206617">
      <w:pPr>
        <w:widowControl w:val="0"/>
        <w:autoSpaceDE w:val="0"/>
        <w:autoSpaceDN w:val="0"/>
        <w:adjustRightInd w:val="0"/>
        <w:ind w:left="640" w:hanging="640"/>
        <w:rPr>
          <w:noProof/>
        </w:rPr>
      </w:pPr>
      <w:r w:rsidRPr="00206617">
        <w:rPr>
          <w:noProof/>
        </w:rPr>
        <w:t>[11]</w:t>
      </w:r>
      <w:r w:rsidRPr="00206617">
        <w:rPr>
          <w:noProof/>
        </w:rPr>
        <w:tab/>
        <w:t xml:space="preserve">Y. J. Choi and S. Y. Lee, “Microbial production of short-chain alkanes,” </w:t>
      </w:r>
      <w:r w:rsidRPr="00206617">
        <w:rPr>
          <w:i/>
          <w:iCs/>
          <w:noProof/>
        </w:rPr>
        <w:t>Nature</w:t>
      </w:r>
      <w:r w:rsidRPr="00206617">
        <w:rPr>
          <w:noProof/>
        </w:rPr>
        <w:t>, vol. 502, no. 7472, pp. 571–574, 2013, doi: 10.1038/nature12536.</w:t>
      </w:r>
    </w:p>
    <w:p w14:paraId="0284717F" w14:textId="77777777" w:rsidR="00206617" w:rsidRPr="00206617" w:rsidRDefault="00206617" w:rsidP="00206617">
      <w:pPr>
        <w:widowControl w:val="0"/>
        <w:autoSpaceDE w:val="0"/>
        <w:autoSpaceDN w:val="0"/>
        <w:adjustRightInd w:val="0"/>
        <w:ind w:left="640" w:hanging="640"/>
        <w:rPr>
          <w:noProof/>
        </w:rPr>
      </w:pPr>
      <w:r w:rsidRPr="00206617">
        <w:rPr>
          <w:noProof/>
        </w:rPr>
        <w:t>[12]</w:t>
      </w:r>
      <w:r w:rsidRPr="00206617">
        <w:rPr>
          <w:noProof/>
        </w:rPr>
        <w:tab/>
        <w:t xml:space="preserve">S. Sarria, T. G. Bartholow, A. Verga, M. D. Burkart, and P. Peralta-Yahya, “Matching Protein Interfaces for Improved Medium-Chain Fatty Acid Production,” </w:t>
      </w:r>
      <w:r w:rsidRPr="00206617">
        <w:rPr>
          <w:i/>
          <w:iCs/>
          <w:noProof/>
        </w:rPr>
        <w:t>ACS Synth. Biol.</w:t>
      </w:r>
      <w:r w:rsidRPr="00206617">
        <w:rPr>
          <w:noProof/>
        </w:rPr>
        <w:t>, vol. 7, no. 5, pp. 1179–1187, 2018, doi: 10.1021/acssynbio.7b00334.</w:t>
      </w:r>
    </w:p>
    <w:p w14:paraId="2E02D919" w14:textId="77777777" w:rsidR="00206617" w:rsidRPr="00206617" w:rsidRDefault="00206617" w:rsidP="00206617">
      <w:pPr>
        <w:widowControl w:val="0"/>
        <w:autoSpaceDE w:val="0"/>
        <w:autoSpaceDN w:val="0"/>
        <w:adjustRightInd w:val="0"/>
        <w:ind w:left="640" w:hanging="640"/>
        <w:rPr>
          <w:noProof/>
        </w:rPr>
      </w:pPr>
      <w:r w:rsidRPr="00206617">
        <w:rPr>
          <w:noProof/>
        </w:rPr>
        <w:t>[13]</w:t>
      </w:r>
      <w:r w:rsidRPr="00206617">
        <w:rPr>
          <w:noProof/>
        </w:rPr>
        <w:tab/>
        <w:t>P. Gordon Roessler and G. Roy, “ACYL-ACP THOESTERASE GENES AND USES THEREFOR,” 8956834 B2, 2015.</w:t>
      </w:r>
    </w:p>
    <w:p w14:paraId="3E4F6442" w14:textId="77777777" w:rsidR="00206617" w:rsidRPr="00206617" w:rsidRDefault="00206617" w:rsidP="00206617">
      <w:pPr>
        <w:widowControl w:val="0"/>
        <w:autoSpaceDE w:val="0"/>
        <w:autoSpaceDN w:val="0"/>
        <w:adjustRightInd w:val="0"/>
        <w:ind w:left="640" w:hanging="640"/>
        <w:rPr>
          <w:noProof/>
        </w:rPr>
      </w:pPr>
      <w:r w:rsidRPr="00206617">
        <w:rPr>
          <w:noProof/>
        </w:rPr>
        <w:t>[14]</w:t>
      </w:r>
      <w:r w:rsidRPr="00206617">
        <w:rPr>
          <w:noProof/>
        </w:rPr>
        <w:tab/>
        <w:t xml:space="preserve">F. Jing, L. Zhao, M. D. Yandeau-Nelson, and B. J. Nikolau, “Two distinct domains contribute to the substrate acyl chain length selectivity of plant acyl-ACP thioesterase,” </w:t>
      </w:r>
      <w:r w:rsidRPr="00206617">
        <w:rPr>
          <w:i/>
          <w:iCs/>
          <w:noProof/>
        </w:rPr>
        <w:t>Nat. Commun.</w:t>
      </w:r>
      <w:r w:rsidRPr="00206617">
        <w:rPr>
          <w:noProof/>
        </w:rPr>
        <w:t>, vol. 9, no. 1, p. 860, 2018, doi: 10.1038/s41467-018-03310-z.</w:t>
      </w:r>
    </w:p>
    <w:p w14:paraId="06C61019" w14:textId="77777777" w:rsidR="00206617" w:rsidRPr="00206617" w:rsidRDefault="00206617" w:rsidP="00206617">
      <w:pPr>
        <w:widowControl w:val="0"/>
        <w:autoSpaceDE w:val="0"/>
        <w:autoSpaceDN w:val="0"/>
        <w:adjustRightInd w:val="0"/>
        <w:ind w:left="640" w:hanging="640"/>
        <w:rPr>
          <w:noProof/>
        </w:rPr>
      </w:pPr>
      <w:r w:rsidRPr="00206617">
        <w:rPr>
          <w:noProof/>
        </w:rPr>
        <w:t>[15]</w:t>
      </w:r>
      <w:r w:rsidRPr="00206617">
        <w:rPr>
          <w:noProof/>
        </w:rPr>
        <w:tab/>
        <w:t xml:space="preserve">M. Politz, R. Lennen, B. Pfleger, and B. Engineering, “Quantification of Bacterial Fatty Acids by Extraction and Methylation,” </w:t>
      </w:r>
      <w:r w:rsidRPr="00206617">
        <w:rPr>
          <w:i/>
          <w:iCs/>
          <w:noProof/>
        </w:rPr>
        <w:t>Bio Protoc.</w:t>
      </w:r>
      <w:r w:rsidRPr="00206617">
        <w:rPr>
          <w:noProof/>
        </w:rPr>
        <w:t>, vol. 3, no. 21, 2016.</w:t>
      </w:r>
    </w:p>
    <w:p w14:paraId="77643392" w14:textId="77777777" w:rsidR="00206617" w:rsidRPr="00206617" w:rsidRDefault="00206617" w:rsidP="00206617">
      <w:pPr>
        <w:widowControl w:val="0"/>
        <w:autoSpaceDE w:val="0"/>
        <w:autoSpaceDN w:val="0"/>
        <w:adjustRightInd w:val="0"/>
        <w:ind w:left="640" w:hanging="640"/>
        <w:rPr>
          <w:noProof/>
        </w:rPr>
      </w:pPr>
      <w:r w:rsidRPr="00206617">
        <w:rPr>
          <w:noProof/>
        </w:rPr>
        <w:t>[16]</w:t>
      </w:r>
      <w:r w:rsidRPr="00206617">
        <w:rPr>
          <w:noProof/>
        </w:rPr>
        <w:tab/>
        <w:t xml:space="preserve">S. R. Amin, S. Erdin, R. M. Ward, R. C. Lua, and O. Lichtarge, “Prediction and experimental validation of enzyme substrate specificity in protein structures,” </w:t>
      </w:r>
      <w:r w:rsidRPr="00206617">
        <w:rPr>
          <w:i/>
          <w:iCs/>
          <w:noProof/>
        </w:rPr>
        <w:t>Proc. Natl. Acad. Sci. U. S. A.</w:t>
      </w:r>
      <w:r w:rsidRPr="00206617">
        <w:rPr>
          <w:noProof/>
        </w:rPr>
        <w:t>, 2013, doi: 10.1073/pnas.1305162110.</w:t>
      </w:r>
    </w:p>
    <w:p w14:paraId="5A1B537C" w14:textId="77777777" w:rsidR="00206617" w:rsidRPr="00206617" w:rsidRDefault="00206617" w:rsidP="00206617">
      <w:pPr>
        <w:widowControl w:val="0"/>
        <w:autoSpaceDE w:val="0"/>
        <w:autoSpaceDN w:val="0"/>
        <w:adjustRightInd w:val="0"/>
        <w:ind w:left="640" w:hanging="640"/>
        <w:rPr>
          <w:noProof/>
        </w:rPr>
      </w:pPr>
      <w:r w:rsidRPr="00206617">
        <w:rPr>
          <w:noProof/>
        </w:rPr>
        <w:t>[17]</w:t>
      </w:r>
      <w:r w:rsidRPr="00206617">
        <w:rPr>
          <w:noProof/>
        </w:rPr>
        <w:tab/>
        <w:t xml:space="preserve">P. Khurana, R. S. Gokhale, and D. Mohanty, “Genome scale prediction of substrate specificity for acyl adenylate superfamily of enzymes based on active site residue profiles,” </w:t>
      </w:r>
      <w:r w:rsidRPr="00206617">
        <w:rPr>
          <w:i/>
          <w:iCs/>
          <w:noProof/>
        </w:rPr>
        <w:t>BMC Bioinformatics</w:t>
      </w:r>
      <w:r w:rsidRPr="00206617">
        <w:rPr>
          <w:noProof/>
        </w:rPr>
        <w:t>, 2010, doi: 10.1186/1471-2105-11-57.</w:t>
      </w:r>
    </w:p>
    <w:p w14:paraId="655EA82B" w14:textId="77777777" w:rsidR="00206617" w:rsidRPr="00206617" w:rsidRDefault="00206617" w:rsidP="00206617">
      <w:pPr>
        <w:widowControl w:val="0"/>
        <w:autoSpaceDE w:val="0"/>
        <w:autoSpaceDN w:val="0"/>
        <w:adjustRightInd w:val="0"/>
        <w:ind w:left="640" w:hanging="640"/>
        <w:rPr>
          <w:noProof/>
        </w:rPr>
      </w:pPr>
      <w:r w:rsidRPr="00206617">
        <w:rPr>
          <w:noProof/>
        </w:rPr>
        <w:lastRenderedPageBreak/>
        <w:t>[18]</w:t>
      </w:r>
      <w:r w:rsidRPr="00206617">
        <w:rPr>
          <w:noProof/>
        </w:rPr>
        <w:tab/>
        <w:t xml:space="preserve">S. F. Altschul, W. Gish, W. Miller, E. W. Myers, and D. J. Lipman, “Basic local alignment search tool,” </w:t>
      </w:r>
      <w:r w:rsidRPr="00206617">
        <w:rPr>
          <w:i/>
          <w:iCs/>
          <w:noProof/>
        </w:rPr>
        <w:t>J. Mol. Biol.</w:t>
      </w:r>
      <w:r w:rsidRPr="00206617">
        <w:rPr>
          <w:noProof/>
        </w:rPr>
        <w:t>, 1990, doi: 10.1016/S0022-2836(05)80360-2.</w:t>
      </w:r>
    </w:p>
    <w:p w14:paraId="7B665794" w14:textId="77777777" w:rsidR="00206617" w:rsidRPr="00206617" w:rsidRDefault="00206617" w:rsidP="00206617">
      <w:pPr>
        <w:widowControl w:val="0"/>
        <w:autoSpaceDE w:val="0"/>
        <w:autoSpaceDN w:val="0"/>
        <w:adjustRightInd w:val="0"/>
        <w:ind w:left="640" w:hanging="640"/>
        <w:rPr>
          <w:noProof/>
        </w:rPr>
      </w:pPr>
      <w:r w:rsidRPr="00206617">
        <w:rPr>
          <w:noProof/>
        </w:rPr>
        <w:t>[19]</w:t>
      </w:r>
      <w:r w:rsidRPr="00206617">
        <w:rPr>
          <w:noProof/>
        </w:rPr>
        <w:tab/>
        <w:t xml:space="preserve">S. F. Altschul </w:t>
      </w:r>
      <w:r w:rsidRPr="00206617">
        <w:rPr>
          <w:i/>
          <w:iCs/>
          <w:noProof/>
        </w:rPr>
        <w:t>et al.</w:t>
      </w:r>
      <w:r w:rsidRPr="00206617">
        <w:rPr>
          <w:noProof/>
        </w:rPr>
        <w:t xml:space="preserve">, “Gapped BLAST and PSI-BLAST: A new generation of protein database search programs,” </w:t>
      </w:r>
      <w:r w:rsidRPr="00206617">
        <w:rPr>
          <w:i/>
          <w:iCs/>
          <w:noProof/>
        </w:rPr>
        <w:t>Nucleic Acids Research</w:t>
      </w:r>
      <w:r w:rsidRPr="00206617">
        <w:rPr>
          <w:noProof/>
        </w:rPr>
        <w:t>. 1997, doi: 10.1093/nar/25.17.3389.</w:t>
      </w:r>
    </w:p>
    <w:p w14:paraId="203AC06E" w14:textId="77777777" w:rsidR="00206617" w:rsidRPr="00206617" w:rsidRDefault="00206617" w:rsidP="00206617">
      <w:pPr>
        <w:widowControl w:val="0"/>
        <w:autoSpaceDE w:val="0"/>
        <w:autoSpaceDN w:val="0"/>
        <w:adjustRightInd w:val="0"/>
        <w:ind w:left="640" w:hanging="640"/>
        <w:rPr>
          <w:noProof/>
        </w:rPr>
      </w:pPr>
      <w:r w:rsidRPr="00206617">
        <w:rPr>
          <w:noProof/>
        </w:rPr>
        <w:t>[20]</w:t>
      </w:r>
      <w:r w:rsidRPr="00206617">
        <w:rPr>
          <w:noProof/>
        </w:rPr>
        <w:tab/>
        <w:t xml:space="preserve">M. Gribskov, A. D. McLachlan, and D. Eisenberg, “Profile analysis: detection of distantly related proteins.,” </w:t>
      </w:r>
      <w:r w:rsidRPr="00206617">
        <w:rPr>
          <w:i/>
          <w:iCs/>
          <w:noProof/>
        </w:rPr>
        <w:t>Proc. Natl. Acad. Sci. U. S. A.</w:t>
      </w:r>
      <w:r w:rsidRPr="00206617">
        <w:rPr>
          <w:noProof/>
        </w:rPr>
        <w:t>, 1987, doi: 10.1073/pnas.84.13.4355.</w:t>
      </w:r>
    </w:p>
    <w:p w14:paraId="08F4F296" w14:textId="77777777" w:rsidR="00206617" w:rsidRPr="00206617" w:rsidRDefault="00206617" w:rsidP="00206617">
      <w:pPr>
        <w:widowControl w:val="0"/>
        <w:autoSpaceDE w:val="0"/>
        <w:autoSpaceDN w:val="0"/>
        <w:adjustRightInd w:val="0"/>
        <w:ind w:left="640" w:hanging="640"/>
        <w:rPr>
          <w:noProof/>
        </w:rPr>
      </w:pPr>
      <w:r w:rsidRPr="00206617">
        <w:rPr>
          <w:noProof/>
        </w:rPr>
        <w:t>[21]</w:t>
      </w:r>
      <w:r w:rsidRPr="00206617">
        <w:rPr>
          <w:noProof/>
        </w:rPr>
        <w:tab/>
        <w:t xml:space="preserve">A. Bairoch, “PROSITE: A dictionary of sites and patterns in proteins,” </w:t>
      </w:r>
      <w:r w:rsidRPr="00206617">
        <w:rPr>
          <w:i/>
          <w:iCs/>
          <w:noProof/>
        </w:rPr>
        <w:t>Nucleic Acids Research</w:t>
      </w:r>
      <w:r w:rsidRPr="00206617">
        <w:rPr>
          <w:noProof/>
        </w:rPr>
        <w:t>. 1992, doi: 10.1093/nar/20.suppl.2013.</w:t>
      </w:r>
    </w:p>
    <w:p w14:paraId="380B27EE" w14:textId="77777777" w:rsidR="00206617" w:rsidRPr="00206617" w:rsidRDefault="00206617" w:rsidP="00206617">
      <w:pPr>
        <w:widowControl w:val="0"/>
        <w:autoSpaceDE w:val="0"/>
        <w:autoSpaceDN w:val="0"/>
        <w:adjustRightInd w:val="0"/>
        <w:ind w:left="640" w:hanging="640"/>
        <w:rPr>
          <w:noProof/>
        </w:rPr>
      </w:pPr>
      <w:r w:rsidRPr="00206617">
        <w:rPr>
          <w:noProof/>
        </w:rPr>
        <w:t>[22]</w:t>
      </w:r>
      <w:r w:rsidRPr="00206617">
        <w:rPr>
          <w:noProof/>
        </w:rPr>
        <w:tab/>
        <w:t xml:space="preserve">T. K. Attwood, M. E. Beck, D. R. Flower, P. Scordis, and J. N. Selley, “The PRINTS protein fingerprint database in its fifth year,” </w:t>
      </w:r>
      <w:r w:rsidRPr="00206617">
        <w:rPr>
          <w:i/>
          <w:iCs/>
          <w:noProof/>
        </w:rPr>
        <w:t>Nucleic Acids Res.</w:t>
      </w:r>
      <w:r w:rsidRPr="00206617">
        <w:rPr>
          <w:noProof/>
        </w:rPr>
        <w:t>, 1998, doi: 10.1093/nar/26.1.304.</w:t>
      </w:r>
    </w:p>
    <w:p w14:paraId="1F079B39" w14:textId="77777777" w:rsidR="00206617" w:rsidRPr="00206617" w:rsidRDefault="00206617" w:rsidP="00206617">
      <w:pPr>
        <w:widowControl w:val="0"/>
        <w:autoSpaceDE w:val="0"/>
        <w:autoSpaceDN w:val="0"/>
        <w:adjustRightInd w:val="0"/>
        <w:ind w:left="640" w:hanging="640"/>
        <w:rPr>
          <w:noProof/>
        </w:rPr>
      </w:pPr>
      <w:r w:rsidRPr="00206617">
        <w:rPr>
          <w:noProof/>
        </w:rPr>
        <w:t>[23]</w:t>
      </w:r>
      <w:r w:rsidRPr="00206617">
        <w:rPr>
          <w:noProof/>
        </w:rPr>
        <w:tab/>
        <w:t xml:space="preserve">P. Baldi, Y. Chauvin, T. Hunkapiller, and M. A. Mcclure, “Hidden Markov models of biological primary sequence information,” </w:t>
      </w:r>
      <w:r w:rsidRPr="00206617">
        <w:rPr>
          <w:i/>
          <w:iCs/>
          <w:noProof/>
        </w:rPr>
        <w:t>Proc. Natl. Acad. Sci. U. S. A.</w:t>
      </w:r>
      <w:r w:rsidRPr="00206617">
        <w:rPr>
          <w:noProof/>
        </w:rPr>
        <w:t>, 1994, doi: 10.1073/pnas.91.3.1059.</w:t>
      </w:r>
    </w:p>
    <w:p w14:paraId="01DA914F" w14:textId="77777777" w:rsidR="00206617" w:rsidRPr="00206617" w:rsidRDefault="00206617" w:rsidP="00206617">
      <w:pPr>
        <w:widowControl w:val="0"/>
        <w:autoSpaceDE w:val="0"/>
        <w:autoSpaceDN w:val="0"/>
        <w:adjustRightInd w:val="0"/>
        <w:ind w:left="640" w:hanging="640"/>
        <w:rPr>
          <w:noProof/>
        </w:rPr>
      </w:pPr>
      <w:r w:rsidRPr="00206617">
        <w:rPr>
          <w:noProof/>
        </w:rPr>
        <w:t>[24]</w:t>
      </w:r>
      <w:r w:rsidRPr="00206617">
        <w:rPr>
          <w:noProof/>
        </w:rPr>
        <w:tab/>
        <w:t xml:space="preserve">A. Krogh, M. Brown, I. S. Mian, K. Sjölander, and D. Haussler, “Hidden Markov Models in computational biology applications to protein modeling,” </w:t>
      </w:r>
      <w:r w:rsidRPr="00206617">
        <w:rPr>
          <w:i/>
          <w:iCs/>
          <w:noProof/>
        </w:rPr>
        <w:t>J. Mol. Biol.</w:t>
      </w:r>
      <w:r w:rsidRPr="00206617">
        <w:rPr>
          <w:noProof/>
        </w:rPr>
        <w:t>, 1994, doi: 10.1006/jmbi.1994.1104.</w:t>
      </w:r>
    </w:p>
    <w:p w14:paraId="39052EA2" w14:textId="77777777" w:rsidR="00206617" w:rsidRPr="00206617" w:rsidRDefault="00206617" w:rsidP="00206617">
      <w:pPr>
        <w:widowControl w:val="0"/>
        <w:autoSpaceDE w:val="0"/>
        <w:autoSpaceDN w:val="0"/>
        <w:adjustRightInd w:val="0"/>
        <w:ind w:left="640" w:hanging="640"/>
        <w:rPr>
          <w:noProof/>
        </w:rPr>
      </w:pPr>
      <w:r w:rsidRPr="00206617">
        <w:rPr>
          <w:noProof/>
        </w:rPr>
        <w:t>[25]</w:t>
      </w:r>
      <w:r w:rsidRPr="00206617">
        <w:rPr>
          <w:noProof/>
        </w:rPr>
        <w:tab/>
        <w:t xml:space="preserve">S. R. Eddy, “Multiple alignment using hidden Markov models.,” </w:t>
      </w:r>
      <w:r w:rsidRPr="00206617">
        <w:rPr>
          <w:i/>
          <w:iCs/>
          <w:noProof/>
        </w:rPr>
        <w:t>Proc. Int. Conf. Intell. Syst. Mol. Biol.</w:t>
      </w:r>
      <w:r w:rsidRPr="00206617">
        <w:rPr>
          <w:noProof/>
        </w:rPr>
        <w:t>, 1995.</w:t>
      </w:r>
    </w:p>
    <w:p w14:paraId="16DAD9C5" w14:textId="77777777" w:rsidR="00206617" w:rsidRPr="00206617" w:rsidRDefault="00206617" w:rsidP="00206617">
      <w:pPr>
        <w:widowControl w:val="0"/>
        <w:autoSpaceDE w:val="0"/>
        <w:autoSpaceDN w:val="0"/>
        <w:adjustRightInd w:val="0"/>
        <w:ind w:left="640" w:hanging="640"/>
        <w:rPr>
          <w:noProof/>
        </w:rPr>
      </w:pPr>
      <w:r w:rsidRPr="00206617">
        <w:rPr>
          <w:noProof/>
        </w:rPr>
        <w:t>[26]</w:t>
      </w:r>
      <w:r w:rsidRPr="00206617">
        <w:rPr>
          <w:noProof/>
        </w:rPr>
        <w:tab/>
        <w:t xml:space="preserve">J. McDowall and S. Hunter, “InterPro protein classification.,” </w:t>
      </w:r>
      <w:r w:rsidRPr="00206617">
        <w:rPr>
          <w:i/>
          <w:iCs/>
          <w:noProof/>
        </w:rPr>
        <w:t>Methods Mol. Biol.</w:t>
      </w:r>
      <w:r w:rsidRPr="00206617">
        <w:rPr>
          <w:noProof/>
        </w:rPr>
        <w:t>, 2011, doi: 10.1007/978-1-60761-977-2_3.</w:t>
      </w:r>
    </w:p>
    <w:p w14:paraId="64E107AC" w14:textId="77777777" w:rsidR="00206617" w:rsidRPr="00206617" w:rsidRDefault="00206617" w:rsidP="00206617">
      <w:pPr>
        <w:widowControl w:val="0"/>
        <w:autoSpaceDE w:val="0"/>
        <w:autoSpaceDN w:val="0"/>
        <w:adjustRightInd w:val="0"/>
        <w:ind w:left="640" w:hanging="640"/>
        <w:rPr>
          <w:noProof/>
        </w:rPr>
      </w:pPr>
      <w:r w:rsidRPr="00206617">
        <w:rPr>
          <w:noProof/>
        </w:rPr>
        <w:t>[27]</w:t>
      </w:r>
      <w:r w:rsidRPr="00206617">
        <w:rPr>
          <w:noProof/>
        </w:rPr>
        <w:tab/>
        <w:t xml:space="preserve">W. Chmielnicki and K. Staçpor, “A hybrid discriminative/generative approach to protein fold recognition,” </w:t>
      </w:r>
      <w:r w:rsidRPr="00206617">
        <w:rPr>
          <w:i/>
          <w:iCs/>
          <w:noProof/>
        </w:rPr>
        <w:t>Neurocomputing</w:t>
      </w:r>
      <w:r w:rsidRPr="00206617">
        <w:rPr>
          <w:noProof/>
        </w:rPr>
        <w:t>, 2012, doi: 10.1016/j.neucom.2011.04.033.</w:t>
      </w:r>
    </w:p>
    <w:p w14:paraId="27F038AA" w14:textId="77777777" w:rsidR="00206617" w:rsidRPr="00206617" w:rsidRDefault="00206617" w:rsidP="00206617">
      <w:pPr>
        <w:widowControl w:val="0"/>
        <w:autoSpaceDE w:val="0"/>
        <w:autoSpaceDN w:val="0"/>
        <w:adjustRightInd w:val="0"/>
        <w:ind w:left="640" w:hanging="640"/>
        <w:rPr>
          <w:noProof/>
        </w:rPr>
      </w:pPr>
      <w:r w:rsidRPr="00206617">
        <w:rPr>
          <w:noProof/>
        </w:rPr>
        <w:t>[28]</w:t>
      </w:r>
      <w:r w:rsidRPr="00206617">
        <w:rPr>
          <w:noProof/>
        </w:rPr>
        <w:tab/>
        <w:t xml:space="preserve">C. H. Q. Ding and I. Dubchak, “Multi-class protein fold recognition using support vector machines and neural networks,” </w:t>
      </w:r>
      <w:r w:rsidRPr="00206617">
        <w:rPr>
          <w:i/>
          <w:iCs/>
          <w:noProof/>
        </w:rPr>
        <w:t>Bioinformatics</w:t>
      </w:r>
      <w:r w:rsidRPr="00206617">
        <w:rPr>
          <w:noProof/>
        </w:rPr>
        <w:t>, 2001, doi: 10.1093/bioinformatics/17.4.349.</w:t>
      </w:r>
    </w:p>
    <w:p w14:paraId="45BA89CE" w14:textId="77777777" w:rsidR="00206617" w:rsidRPr="00206617" w:rsidRDefault="00206617" w:rsidP="00206617">
      <w:pPr>
        <w:widowControl w:val="0"/>
        <w:autoSpaceDE w:val="0"/>
        <w:autoSpaceDN w:val="0"/>
        <w:adjustRightInd w:val="0"/>
        <w:ind w:left="640" w:hanging="640"/>
        <w:rPr>
          <w:noProof/>
        </w:rPr>
      </w:pPr>
      <w:r w:rsidRPr="00206617">
        <w:rPr>
          <w:noProof/>
        </w:rPr>
        <w:t>[29]</w:t>
      </w:r>
      <w:r w:rsidRPr="00206617">
        <w:rPr>
          <w:noProof/>
        </w:rPr>
        <w:tab/>
        <w:t xml:space="preserve">C. Leslie, E. Eskin, and W. S. Noble, “The spectrum kernel: a string kernel for SVM protein classification.,” </w:t>
      </w:r>
      <w:r w:rsidRPr="00206617">
        <w:rPr>
          <w:i/>
          <w:iCs/>
          <w:noProof/>
        </w:rPr>
        <w:t>Pac. Symp. Biocomput.</w:t>
      </w:r>
      <w:r w:rsidRPr="00206617">
        <w:rPr>
          <w:noProof/>
        </w:rPr>
        <w:t>, 2002, doi: 10.1142/9789812799623_0053.</w:t>
      </w:r>
    </w:p>
    <w:p w14:paraId="20457895" w14:textId="77777777" w:rsidR="00206617" w:rsidRPr="00206617" w:rsidRDefault="00206617" w:rsidP="00206617">
      <w:pPr>
        <w:widowControl w:val="0"/>
        <w:autoSpaceDE w:val="0"/>
        <w:autoSpaceDN w:val="0"/>
        <w:adjustRightInd w:val="0"/>
        <w:ind w:left="640" w:hanging="640"/>
        <w:rPr>
          <w:noProof/>
        </w:rPr>
      </w:pPr>
      <w:r w:rsidRPr="00206617">
        <w:rPr>
          <w:noProof/>
        </w:rPr>
        <w:t>[30]</w:t>
      </w:r>
      <w:r w:rsidRPr="00206617">
        <w:rPr>
          <w:noProof/>
        </w:rPr>
        <w:tab/>
        <w:t xml:space="preserve">T. Jaakkola, M. Diekhans, and D. Haussler, “Using the Fisher kernel method to detect remote protein homologies.,” </w:t>
      </w:r>
      <w:r w:rsidRPr="00206617">
        <w:rPr>
          <w:i/>
          <w:iCs/>
          <w:noProof/>
        </w:rPr>
        <w:t>Proc. Int. Conf. Intell. Syst. Mol. Biol.</w:t>
      </w:r>
      <w:r w:rsidRPr="00206617">
        <w:rPr>
          <w:noProof/>
        </w:rPr>
        <w:t>, 1999.</w:t>
      </w:r>
    </w:p>
    <w:p w14:paraId="242FB051" w14:textId="77777777" w:rsidR="00206617" w:rsidRPr="00206617" w:rsidRDefault="00206617" w:rsidP="00206617">
      <w:pPr>
        <w:widowControl w:val="0"/>
        <w:autoSpaceDE w:val="0"/>
        <w:autoSpaceDN w:val="0"/>
        <w:adjustRightInd w:val="0"/>
        <w:ind w:left="640" w:hanging="640"/>
        <w:rPr>
          <w:noProof/>
        </w:rPr>
      </w:pPr>
      <w:r w:rsidRPr="00206617">
        <w:rPr>
          <w:noProof/>
        </w:rPr>
        <w:t>[31]</w:t>
      </w:r>
      <w:r w:rsidRPr="00206617">
        <w:rPr>
          <w:noProof/>
        </w:rPr>
        <w:tab/>
        <w:t xml:space="preserve">A. C. Tan, D. Gilbert, and Y. Deville, “Multi-class protein fold classification using a new ensemble machine learning approach.,” </w:t>
      </w:r>
      <w:r w:rsidRPr="00206617">
        <w:rPr>
          <w:i/>
          <w:iCs/>
          <w:noProof/>
        </w:rPr>
        <w:t>Genome Inform.</w:t>
      </w:r>
      <w:r w:rsidRPr="00206617">
        <w:rPr>
          <w:noProof/>
        </w:rPr>
        <w:t>, 2003, doi: 10.11234/gi1990.14.206.</w:t>
      </w:r>
    </w:p>
    <w:p w14:paraId="548BD224" w14:textId="77777777" w:rsidR="00206617" w:rsidRPr="00206617" w:rsidRDefault="00206617" w:rsidP="00206617">
      <w:pPr>
        <w:widowControl w:val="0"/>
        <w:autoSpaceDE w:val="0"/>
        <w:autoSpaceDN w:val="0"/>
        <w:adjustRightInd w:val="0"/>
        <w:ind w:left="640" w:hanging="640"/>
        <w:rPr>
          <w:noProof/>
        </w:rPr>
      </w:pPr>
      <w:r w:rsidRPr="00206617">
        <w:rPr>
          <w:noProof/>
        </w:rPr>
        <w:t>[32]</w:t>
      </w:r>
      <w:r w:rsidRPr="00206617">
        <w:rPr>
          <w:noProof/>
        </w:rPr>
        <w:tab/>
        <w:t xml:space="preserve">C. S. Leslie, E. Eskin, A. Cohen, J. Weston, and W. S. Noble, “Mismatch string kernels for discriminative protein classification,” </w:t>
      </w:r>
      <w:r w:rsidRPr="00206617">
        <w:rPr>
          <w:i/>
          <w:iCs/>
          <w:noProof/>
        </w:rPr>
        <w:t>Bioinformatics</w:t>
      </w:r>
      <w:r w:rsidRPr="00206617">
        <w:rPr>
          <w:noProof/>
        </w:rPr>
        <w:t>, 2004, doi: 10.1093/bioinformatics/btg431.</w:t>
      </w:r>
    </w:p>
    <w:p w14:paraId="13098A32" w14:textId="77777777" w:rsidR="00206617" w:rsidRPr="00206617" w:rsidRDefault="00206617" w:rsidP="00206617">
      <w:pPr>
        <w:widowControl w:val="0"/>
        <w:autoSpaceDE w:val="0"/>
        <w:autoSpaceDN w:val="0"/>
        <w:adjustRightInd w:val="0"/>
        <w:ind w:left="640" w:hanging="640"/>
        <w:rPr>
          <w:noProof/>
        </w:rPr>
      </w:pPr>
      <w:r w:rsidRPr="00206617">
        <w:rPr>
          <w:noProof/>
        </w:rPr>
        <w:t>[33]</w:t>
      </w:r>
      <w:r w:rsidRPr="00206617">
        <w:rPr>
          <w:noProof/>
        </w:rPr>
        <w:tab/>
        <w:t>S. Diplaris, G. Tsoumakas, P. A. Mitkas, and I. Vlahavas, “Protein classification with multiple algorithms,” 2005, doi: 10.1007/11573036_42.</w:t>
      </w:r>
    </w:p>
    <w:p w14:paraId="70074ED7" w14:textId="77777777" w:rsidR="00206617" w:rsidRPr="00206617" w:rsidRDefault="00206617" w:rsidP="00206617">
      <w:pPr>
        <w:widowControl w:val="0"/>
        <w:autoSpaceDE w:val="0"/>
        <w:autoSpaceDN w:val="0"/>
        <w:adjustRightInd w:val="0"/>
        <w:ind w:left="640" w:hanging="640"/>
        <w:rPr>
          <w:noProof/>
        </w:rPr>
      </w:pPr>
      <w:r w:rsidRPr="00206617">
        <w:rPr>
          <w:noProof/>
        </w:rPr>
        <w:t>[34]</w:t>
      </w:r>
      <w:r w:rsidRPr="00206617">
        <w:rPr>
          <w:noProof/>
        </w:rPr>
        <w:tab/>
        <w:t xml:space="preserve">O. Çamoǧlu, T. Can, A. K. Singh, and Y. F. Wang, “Decision tree based information integration for automated protein classification,” </w:t>
      </w:r>
      <w:r w:rsidRPr="00206617">
        <w:rPr>
          <w:i/>
          <w:iCs/>
          <w:noProof/>
        </w:rPr>
        <w:t>J. Bioinform. Comput. Biol.</w:t>
      </w:r>
      <w:r w:rsidRPr="00206617">
        <w:rPr>
          <w:noProof/>
        </w:rPr>
        <w:t>, 2005, doi: 10.1142/S0219720005001259.</w:t>
      </w:r>
    </w:p>
    <w:p w14:paraId="63689486" w14:textId="77777777" w:rsidR="00206617" w:rsidRPr="00206617" w:rsidRDefault="00206617" w:rsidP="00206617">
      <w:pPr>
        <w:widowControl w:val="0"/>
        <w:autoSpaceDE w:val="0"/>
        <w:autoSpaceDN w:val="0"/>
        <w:adjustRightInd w:val="0"/>
        <w:ind w:left="640" w:hanging="640"/>
        <w:rPr>
          <w:noProof/>
        </w:rPr>
      </w:pPr>
      <w:r w:rsidRPr="00206617">
        <w:rPr>
          <w:noProof/>
        </w:rPr>
        <w:t>[35]</w:t>
      </w:r>
      <w:r w:rsidRPr="00206617">
        <w:rPr>
          <w:noProof/>
        </w:rPr>
        <w:tab/>
        <w:t xml:space="preserve">Z. Xing, J. Pei, and E. Keogh, “A brief survey on sequence classification,” </w:t>
      </w:r>
      <w:r w:rsidRPr="00206617">
        <w:rPr>
          <w:i/>
          <w:iCs/>
          <w:noProof/>
        </w:rPr>
        <w:t>ACM SIGKDD Explor. Newsl.</w:t>
      </w:r>
      <w:r w:rsidRPr="00206617">
        <w:rPr>
          <w:noProof/>
        </w:rPr>
        <w:t>, 2010, doi: 10.1145/1882471.1882478.</w:t>
      </w:r>
    </w:p>
    <w:p w14:paraId="3E16D3CA" w14:textId="77777777" w:rsidR="00206617" w:rsidRPr="00206617" w:rsidRDefault="00206617" w:rsidP="00206617">
      <w:pPr>
        <w:widowControl w:val="0"/>
        <w:autoSpaceDE w:val="0"/>
        <w:autoSpaceDN w:val="0"/>
        <w:adjustRightInd w:val="0"/>
        <w:ind w:left="640" w:hanging="640"/>
        <w:rPr>
          <w:noProof/>
        </w:rPr>
      </w:pPr>
      <w:r w:rsidRPr="00206617">
        <w:rPr>
          <w:noProof/>
        </w:rPr>
        <w:t>[36]</w:t>
      </w:r>
      <w:r w:rsidRPr="00206617">
        <w:rPr>
          <w:noProof/>
        </w:rPr>
        <w:tab/>
        <w:t xml:space="preserve">L. Nanni, A. Lumini, and S. Brahnam, “An empirical study of different approaches for protein classification,” </w:t>
      </w:r>
      <w:r w:rsidRPr="00206617">
        <w:rPr>
          <w:i/>
          <w:iCs/>
          <w:noProof/>
        </w:rPr>
        <w:t>Sci. World J.</w:t>
      </w:r>
      <w:r w:rsidRPr="00206617">
        <w:rPr>
          <w:noProof/>
        </w:rPr>
        <w:t>, 2014, doi: 10.1155/2014/236717.</w:t>
      </w:r>
    </w:p>
    <w:p w14:paraId="0CC7B092" w14:textId="77777777" w:rsidR="00206617" w:rsidRPr="00206617" w:rsidRDefault="00206617" w:rsidP="00206617">
      <w:pPr>
        <w:widowControl w:val="0"/>
        <w:autoSpaceDE w:val="0"/>
        <w:autoSpaceDN w:val="0"/>
        <w:adjustRightInd w:val="0"/>
        <w:ind w:left="640" w:hanging="640"/>
        <w:rPr>
          <w:noProof/>
        </w:rPr>
      </w:pPr>
      <w:r w:rsidRPr="00206617">
        <w:rPr>
          <w:noProof/>
        </w:rPr>
        <w:t>[37]</w:t>
      </w:r>
      <w:r w:rsidRPr="00206617">
        <w:rPr>
          <w:noProof/>
        </w:rPr>
        <w:tab/>
        <w:t xml:space="preserve">S. Nojoomi and P. Koehl, “String kernels for protein sequence comparisons: Improved fold recognition,” </w:t>
      </w:r>
      <w:r w:rsidRPr="00206617">
        <w:rPr>
          <w:i/>
          <w:iCs/>
          <w:noProof/>
        </w:rPr>
        <w:t>BMC Bioinformatics</w:t>
      </w:r>
      <w:r w:rsidRPr="00206617">
        <w:rPr>
          <w:noProof/>
        </w:rPr>
        <w:t>, 2017, doi: 10.1186/s12859-017-1560-9.</w:t>
      </w:r>
    </w:p>
    <w:p w14:paraId="63CD8FC1" w14:textId="77777777" w:rsidR="00206617" w:rsidRPr="00206617" w:rsidRDefault="00206617" w:rsidP="00206617">
      <w:pPr>
        <w:widowControl w:val="0"/>
        <w:autoSpaceDE w:val="0"/>
        <w:autoSpaceDN w:val="0"/>
        <w:adjustRightInd w:val="0"/>
        <w:ind w:left="640" w:hanging="640"/>
        <w:rPr>
          <w:noProof/>
        </w:rPr>
      </w:pPr>
      <w:r w:rsidRPr="00206617">
        <w:rPr>
          <w:noProof/>
        </w:rPr>
        <w:lastRenderedPageBreak/>
        <w:t>[38]</w:t>
      </w:r>
      <w:r w:rsidRPr="00206617">
        <w:rPr>
          <w:noProof/>
        </w:rPr>
        <w:tab/>
        <w:t xml:space="preserve">G. X. Yu, B. H. Park, P. Chandramohan, R. Munavalli, A. Geist, and N. F. Samatova, “In silico discovery of enzyme-substrate specificity-determining residue clusters,” </w:t>
      </w:r>
      <w:r w:rsidRPr="00206617">
        <w:rPr>
          <w:i/>
          <w:iCs/>
          <w:noProof/>
        </w:rPr>
        <w:t>J. Mol. Biol.</w:t>
      </w:r>
      <w:r w:rsidRPr="00206617">
        <w:rPr>
          <w:noProof/>
        </w:rPr>
        <w:t>, vol. 352, no. 5, pp. 1105–1117, 2005, doi: 10.1016/j.jmb.2005.08.008.</w:t>
      </w:r>
    </w:p>
    <w:p w14:paraId="6010BA39" w14:textId="77777777" w:rsidR="00206617" w:rsidRPr="00206617" w:rsidRDefault="00206617" w:rsidP="00206617">
      <w:pPr>
        <w:widowControl w:val="0"/>
        <w:autoSpaceDE w:val="0"/>
        <w:autoSpaceDN w:val="0"/>
        <w:adjustRightInd w:val="0"/>
        <w:ind w:left="640" w:hanging="640"/>
        <w:rPr>
          <w:noProof/>
        </w:rPr>
      </w:pPr>
      <w:r w:rsidRPr="00206617">
        <w:rPr>
          <w:noProof/>
        </w:rPr>
        <w:t>[39]</w:t>
      </w:r>
      <w:r w:rsidRPr="00206617">
        <w:rPr>
          <w:noProof/>
        </w:rPr>
        <w:tab/>
        <w:t>M. Deshpande and G. Karypis, “Evaluation of techniques for classifying biological sequences,” 2002, doi: 10.1007/3-540-47887-6_41.</w:t>
      </w:r>
    </w:p>
    <w:p w14:paraId="7CC5181C" w14:textId="77777777" w:rsidR="00206617" w:rsidRPr="00206617" w:rsidRDefault="00206617" w:rsidP="00206617">
      <w:pPr>
        <w:widowControl w:val="0"/>
        <w:autoSpaceDE w:val="0"/>
        <w:autoSpaceDN w:val="0"/>
        <w:adjustRightInd w:val="0"/>
        <w:ind w:left="640" w:hanging="640"/>
        <w:rPr>
          <w:noProof/>
        </w:rPr>
      </w:pPr>
      <w:r w:rsidRPr="00206617">
        <w:rPr>
          <w:noProof/>
        </w:rPr>
        <w:t>[40]</w:t>
      </w:r>
      <w:r w:rsidRPr="00206617">
        <w:rPr>
          <w:noProof/>
        </w:rPr>
        <w:tab/>
        <w:t xml:space="preserve">G. Rätsch, S. Sonnenburg, and C. Schäfer, “Learning interpretable SVMs for biological sequence classification,” </w:t>
      </w:r>
      <w:r w:rsidRPr="00206617">
        <w:rPr>
          <w:i/>
          <w:iCs/>
          <w:noProof/>
        </w:rPr>
        <w:t>BMC Bioinformatics</w:t>
      </w:r>
      <w:r w:rsidRPr="00206617">
        <w:rPr>
          <w:noProof/>
        </w:rPr>
        <w:t>, 2006, doi: 10.1186/1471-2105-7-S1-S9.</w:t>
      </w:r>
    </w:p>
    <w:p w14:paraId="303AF098" w14:textId="77777777" w:rsidR="00206617" w:rsidRPr="00206617" w:rsidRDefault="00206617" w:rsidP="00206617">
      <w:pPr>
        <w:widowControl w:val="0"/>
        <w:autoSpaceDE w:val="0"/>
        <w:autoSpaceDN w:val="0"/>
        <w:adjustRightInd w:val="0"/>
        <w:ind w:left="640" w:hanging="640"/>
        <w:rPr>
          <w:noProof/>
        </w:rPr>
      </w:pPr>
      <w:r w:rsidRPr="00206617">
        <w:rPr>
          <w:noProof/>
        </w:rPr>
        <w:t>[41]</w:t>
      </w:r>
      <w:r w:rsidRPr="00206617">
        <w:rPr>
          <w:noProof/>
        </w:rPr>
        <w:tab/>
        <w:t>S. Sonnenburg, G. Rätsch, and B. Schölkopf, “Large scale genomic sequence SVM classifiers,” 2005, doi: 10.1145/1102351.1102458.</w:t>
      </w:r>
    </w:p>
    <w:p w14:paraId="602CCBF6" w14:textId="77777777" w:rsidR="00206617" w:rsidRPr="00206617" w:rsidRDefault="00206617" w:rsidP="00206617">
      <w:pPr>
        <w:widowControl w:val="0"/>
        <w:autoSpaceDE w:val="0"/>
        <w:autoSpaceDN w:val="0"/>
        <w:adjustRightInd w:val="0"/>
        <w:ind w:left="640" w:hanging="640"/>
        <w:rPr>
          <w:noProof/>
        </w:rPr>
      </w:pPr>
      <w:r w:rsidRPr="00206617">
        <w:rPr>
          <w:noProof/>
        </w:rPr>
        <w:t>[42]</w:t>
      </w:r>
      <w:r w:rsidRPr="00206617">
        <w:rPr>
          <w:noProof/>
        </w:rPr>
        <w:tab/>
        <w:t xml:space="preserve">H. Saigo, J. P. Vert, N. Ueda, and T. Akutsu, “Protein homology detection using string alignment kernels,” </w:t>
      </w:r>
      <w:r w:rsidRPr="00206617">
        <w:rPr>
          <w:i/>
          <w:iCs/>
          <w:noProof/>
        </w:rPr>
        <w:t>Bioinformatics</w:t>
      </w:r>
      <w:r w:rsidRPr="00206617">
        <w:rPr>
          <w:noProof/>
        </w:rPr>
        <w:t>, 2004, doi: 10.1093/bioinformatics/bth141.</w:t>
      </w:r>
    </w:p>
    <w:p w14:paraId="319986EB" w14:textId="77777777" w:rsidR="00206617" w:rsidRPr="00206617" w:rsidRDefault="00206617" w:rsidP="00206617">
      <w:pPr>
        <w:widowControl w:val="0"/>
        <w:autoSpaceDE w:val="0"/>
        <w:autoSpaceDN w:val="0"/>
        <w:adjustRightInd w:val="0"/>
        <w:ind w:left="640" w:hanging="640"/>
        <w:rPr>
          <w:noProof/>
        </w:rPr>
      </w:pPr>
      <w:r w:rsidRPr="00206617">
        <w:rPr>
          <w:noProof/>
        </w:rPr>
        <w:t>[43]</w:t>
      </w:r>
      <w:r w:rsidRPr="00206617">
        <w:rPr>
          <w:noProof/>
        </w:rPr>
        <w:tab/>
        <w:t xml:space="preserve">T. Jaakkola, M. Diekhans, and D. Haussler, “A discriminative framework for detecting remote protein homologies,” </w:t>
      </w:r>
      <w:r w:rsidRPr="00206617">
        <w:rPr>
          <w:i/>
          <w:iCs/>
          <w:noProof/>
        </w:rPr>
        <w:t>Journal of Computational Biology</w:t>
      </w:r>
      <w:r w:rsidRPr="00206617">
        <w:rPr>
          <w:noProof/>
        </w:rPr>
        <w:t>. 2000, doi: 10.1089/10665270050081405.</w:t>
      </w:r>
    </w:p>
    <w:p w14:paraId="69D9A415" w14:textId="77777777" w:rsidR="00206617" w:rsidRPr="00206617" w:rsidRDefault="00206617" w:rsidP="00206617">
      <w:pPr>
        <w:widowControl w:val="0"/>
        <w:autoSpaceDE w:val="0"/>
        <w:autoSpaceDN w:val="0"/>
        <w:adjustRightInd w:val="0"/>
        <w:ind w:left="640" w:hanging="640"/>
        <w:rPr>
          <w:noProof/>
        </w:rPr>
      </w:pPr>
      <w:r w:rsidRPr="00206617">
        <w:rPr>
          <w:noProof/>
        </w:rPr>
        <w:t>[44]</w:t>
      </w:r>
      <w:r w:rsidRPr="00206617">
        <w:rPr>
          <w:noProof/>
        </w:rPr>
        <w:tab/>
        <w:t xml:space="preserve">G. Rätsch, S. Sonnenburg, and B. Schölkopf, “RASE: Recognition of alternatively spliced exons in C.elegans,” </w:t>
      </w:r>
      <w:r w:rsidRPr="00206617">
        <w:rPr>
          <w:i/>
          <w:iCs/>
          <w:noProof/>
        </w:rPr>
        <w:t>Bioinformatics</w:t>
      </w:r>
      <w:r w:rsidRPr="00206617">
        <w:rPr>
          <w:noProof/>
        </w:rPr>
        <w:t>, 2005, doi: 10.1093/bioinformatics/bti1053.</w:t>
      </w:r>
    </w:p>
    <w:p w14:paraId="5D78BB1B" w14:textId="77777777" w:rsidR="00206617" w:rsidRPr="00206617" w:rsidRDefault="00206617" w:rsidP="00206617">
      <w:pPr>
        <w:widowControl w:val="0"/>
        <w:autoSpaceDE w:val="0"/>
        <w:autoSpaceDN w:val="0"/>
        <w:adjustRightInd w:val="0"/>
        <w:ind w:left="640" w:hanging="640"/>
        <w:rPr>
          <w:noProof/>
        </w:rPr>
      </w:pPr>
      <w:r w:rsidRPr="00206617">
        <w:rPr>
          <w:noProof/>
        </w:rPr>
        <w:t>[45]</w:t>
      </w:r>
      <w:r w:rsidRPr="00206617">
        <w:rPr>
          <w:noProof/>
        </w:rPr>
        <w:tab/>
        <w:t xml:space="preserve">H. Nakashima, K. Nishikawa, and T. Ooi, “The folding type of a protein is relevant to the amino acid composition,” </w:t>
      </w:r>
      <w:r w:rsidRPr="00206617">
        <w:rPr>
          <w:i/>
          <w:iCs/>
          <w:noProof/>
        </w:rPr>
        <w:t>J. Biochem.</w:t>
      </w:r>
      <w:r w:rsidRPr="00206617">
        <w:rPr>
          <w:noProof/>
        </w:rPr>
        <w:t>, 1986, doi: 10.1093/oxfordjournals.jbchem.a135454.</w:t>
      </w:r>
    </w:p>
    <w:p w14:paraId="7BAECFD9" w14:textId="77777777" w:rsidR="00206617" w:rsidRPr="00206617" w:rsidRDefault="00206617" w:rsidP="00206617">
      <w:pPr>
        <w:widowControl w:val="0"/>
        <w:autoSpaceDE w:val="0"/>
        <w:autoSpaceDN w:val="0"/>
        <w:adjustRightInd w:val="0"/>
        <w:ind w:left="640" w:hanging="640"/>
        <w:rPr>
          <w:noProof/>
        </w:rPr>
      </w:pPr>
      <w:r w:rsidRPr="00206617">
        <w:rPr>
          <w:noProof/>
        </w:rPr>
        <w:t>[46]</w:t>
      </w:r>
      <w:r w:rsidRPr="00206617">
        <w:rPr>
          <w:noProof/>
        </w:rPr>
        <w:tab/>
        <w:t xml:space="preserve">K.-C. Chou, “Pseudo Amino Acid Composition and its Applications in Bioinformatics, Proteomics and System Biology,” </w:t>
      </w:r>
      <w:r w:rsidRPr="00206617">
        <w:rPr>
          <w:i/>
          <w:iCs/>
          <w:noProof/>
        </w:rPr>
        <w:t>Curr. Proteomics</w:t>
      </w:r>
      <w:r w:rsidRPr="00206617">
        <w:rPr>
          <w:noProof/>
        </w:rPr>
        <w:t>, 2009, doi: 10.2174/157016409789973707.</w:t>
      </w:r>
    </w:p>
    <w:p w14:paraId="7C68BE40" w14:textId="77777777" w:rsidR="00206617" w:rsidRPr="00206617" w:rsidRDefault="00206617" w:rsidP="00206617">
      <w:pPr>
        <w:widowControl w:val="0"/>
        <w:autoSpaceDE w:val="0"/>
        <w:autoSpaceDN w:val="0"/>
        <w:adjustRightInd w:val="0"/>
        <w:ind w:left="640" w:hanging="640"/>
        <w:rPr>
          <w:noProof/>
        </w:rPr>
      </w:pPr>
      <w:r w:rsidRPr="00206617">
        <w:rPr>
          <w:noProof/>
        </w:rPr>
        <w:t>[47]</w:t>
      </w:r>
      <w:r w:rsidRPr="00206617">
        <w:rPr>
          <w:noProof/>
        </w:rPr>
        <w:tab/>
        <w:t xml:space="preserve">D. Jurafsky and J. H. Martin, “Language Modeling with N- grams,” </w:t>
      </w:r>
      <w:r w:rsidRPr="00206617">
        <w:rPr>
          <w:i/>
          <w:iCs/>
          <w:noProof/>
        </w:rPr>
        <w:t>Speech Lang. Process.</w:t>
      </w:r>
      <w:r w:rsidRPr="00206617">
        <w:rPr>
          <w:noProof/>
        </w:rPr>
        <w:t>, 2016.</w:t>
      </w:r>
    </w:p>
    <w:p w14:paraId="5957985B" w14:textId="77777777" w:rsidR="00206617" w:rsidRPr="00206617" w:rsidRDefault="00206617" w:rsidP="00206617">
      <w:pPr>
        <w:widowControl w:val="0"/>
        <w:autoSpaceDE w:val="0"/>
        <w:autoSpaceDN w:val="0"/>
        <w:adjustRightInd w:val="0"/>
        <w:ind w:left="640" w:hanging="640"/>
        <w:rPr>
          <w:noProof/>
        </w:rPr>
      </w:pPr>
      <w:r w:rsidRPr="00206617">
        <w:rPr>
          <w:noProof/>
        </w:rPr>
        <w:t>[48]</w:t>
      </w:r>
      <w:r w:rsidRPr="00206617">
        <w:rPr>
          <w:noProof/>
        </w:rPr>
        <w:tab/>
        <w:t xml:space="preserve">L. Nanni, A. Lumini, and S. Brahnam, “An empirical study on the matrix-based protein representations and their combination with sequence-based approaches,” </w:t>
      </w:r>
      <w:r w:rsidRPr="00206617">
        <w:rPr>
          <w:i/>
          <w:iCs/>
          <w:noProof/>
        </w:rPr>
        <w:t>Amino Acids</w:t>
      </w:r>
      <w:r w:rsidRPr="00206617">
        <w:rPr>
          <w:noProof/>
        </w:rPr>
        <w:t>, 2013, doi: 10.1007/s00726-012-1416-6.</w:t>
      </w:r>
    </w:p>
    <w:p w14:paraId="107CC5AF" w14:textId="77777777" w:rsidR="00206617" w:rsidRPr="00206617" w:rsidRDefault="00206617" w:rsidP="00206617">
      <w:pPr>
        <w:widowControl w:val="0"/>
        <w:autoSpaceDE w:val="0"/>
        <w:autoSpaceDN w:val="0"/>
        <w:adjustRightInd w:val="0"/>
        <w:ind w:left="640" w:hanging="640"/>
        <w:rPr>
          <w:noProof/>
        </w:rPr>
      </w:pPr>
      <w:r w:rsidRPr="00206617">
        <w:rPr>
          <w:noProof/>
        </w:rPr>
        <w:t>[49]</w:t>
      </w:r>
      <w:r w:rsidRPr="00206617">
        <w:rPr>
          <w:noProof/>
        </w:rPr>
        <w:tab/>
        <w:t>S. Whalen and G. Pandey, “A comparative analysis of ensemble classifiers: Case studies in genomics,” 2013, doi: 10.1109/ICDM.2013.21.</w:t>
      </w:r>
    </w:p>
    <w:p w14:paraId="1DB89043" w14:textId="77777777" w:rsidR="00206617" w:rsidRPr="00206617" w:rsidRDefault="00206617" w:rsidP="00206617">
      <w:pPr>
        <w:widowControl w:val="0"/>
        <w:autoSpaceDE w:val="0"/>
        <w:autoSpaceDN w:val="0"/>
        <w:adjustRightInd w:val="0"/>
        <w:ind w:left="640" w:hanging="640"/>
        <w:rPr>
          <w:noProof/>
        </w:rPr>
      </w:pPr>
      <w:r w:rsidRPr="00206617">
        <w:rPr>
          <w:noProof/>
        </w:rPr>
        <w:t>[50]</w:t>
      </w:r>
      <w:r w:rsidRPr="00206617">
        <w:rPr>
          <w:noProof/>
        </w:rPr>
        <w:tab/>
        <w:t xml:space="preserve">C. Caragea, J. Sinapov, A. Silvescu, D. Dobbs, and V. Honavar, “Glycosylation site prediction using ensembles of Support Vector Machine classifiers,” </w:t>
      </w:r>
      <w:r w:rsidRPr="00206617">
        <w:rPr>
          <w:i/>
          <w:iCs/>
          <w:noProof/>
        </w:rPr>
        <w:t>BMC Bioinformatics</w:t>
      </w:r>
      <w:r w:rsidRPr="00206617">
        <w:rPr>
          <w:noProof/>
        </w:rPr>
        <w:t>, 2007, doi: 10.1186/1471-2105-8-438.</w:t>
      </w:r>
    </w:p>
    <w:p w14:paraId="4C830AF8" w14:textId="77777777" w:rsidR="00206617" w:rsidRPr="00206617" w:rsidRDefault="00206617" w:rsidP="00206617">
      <w:pPr>
        <w:widowControl w:val="0"/>
        <w:autoSpaceDE w:val="0"/>
        <w:autoSpaceDN w:val="0"/>
        <w:adjustRightInd w:val="0"/>
        <w:ind w:left="640" w:hanging="640"/>
        <w:rPr>
          <w:noProof/>
        </w:rPr>
      </w:pPr>
      <w:r w:rsidRPr="00206617">
        <w:rPr>
          <w:noProof/>
        </w:rPr>
        <w:t>[51]</w:t>
      </w:r>
      <w:r w:rsidRPr="00206617">
        <w:rPr>
          <w:noProof/>
        </w:rPr>
        <w:tab/>
        <w:t xml:space="preserve">A. Jones, H. M. Davies, and T. A. Voelker, “Palmitoyl-acyl carrier protein (ACP) thioesterase and the evolutionary origin of plant acyl-ACP thioesterases,” </w:t>
      </w:r>
      <w:r w:rsidRPr="00206617">
        <w:rPr>
          <w:i/>
          <w:iCs/>
          <w:noProof/>
        </w:rPr>
        <w:t>Plant Cell</w:t>
      </w:r>
      <w:r w:rsidRPr="00206617">
        <w:rPr>
          <w:noProof/>
        </w:rPr>
        <w:t>, 1995, doi: 10.1105/tpc.7.3.359.</w:t>
      </w:r>
    </w:p>
    <w:p w14:paraId="5A48A183" w14:textId="77777777" w:rsidR="00206617" w:rsidRPr="00206617" w:rsidRDefault="00206617" w:rsidP="00206617">
      <w:pPr>
        <w:widowControl w:val="0"/>
        <w:autoSpaceDE w:val="0"/>
        <w:autoSpaceDN w:val="0"/>
        <w:adjustRightInd w:val="0"/>
        <w:ind w:left="640" w:hanging="640"/>
        <w:rPr>
          <w:noProof/>
        </w:rPr>
      </w:pPr>
      <w:r w:rsidRPr="00206617">
        <w:rPr>
          <w:noProof/>
        </w:rPr>
        <w:t>[52]</w:t>
      </w:r>
      <w:r w:rsidRPr="00206617">
        <w:rPr>
          <w:noProof/>
        </w:rPr>
        <w:tab/>
        <w:t xml:space="preserve">T. A. Voelker and H. M. Davies, “Alteration of the specificity and regulation of fatty acid synthesis of Escherichia coli by expression of a plant medium-chain acyl-acyl carrier protein thioesterase,” </w:t>
      </w:r>
      <w:r w:rsidRPr="00206617">
        <w:rPr>
          <w:i/>
          <w:iCs/>
          <w:noProof/>
        </w:rPr>
        <w:t>J. Bacteriol.</w:t>
      </w:r>
      <w:r w:rsidRPr="00206617">
        <w:rPr>
          <w:noProof/>
        </w:rPr>
        <w:t>, 1994, doi: 10.1128/jb.176.23.7320-7327.1994.</w:t>
      </w:r>
    </w:p>
    <w:p w14:paraId="2F68FB21" w14:textId="77777777" w:rsidR="00206617" w:rsidRPr="00206617" w:rsidRDefault="00206617" w:rsidP="00206617">
      <w:pPr>
        <w:widowControl w:val="0"/>
        <w:autoSpaceDE w:val="0"/>
        <w:autoSpaceDN w:val="0"/>
        <w:adjustRightInd w:val="0"/>
        <w:ind w:left="640" w:hanging="640"/>
        <w:rPr>
          <w:noProof/>
        </w:rPr>
      </w:pPr>
      <w:r w:rsidRPr="00206617">
        <w:rPr>
          <w:noProof/>
        </w:rPr>
        <w:t>[53]</w:t>
      </w:r>
      <w:r w:rsidRPr="00206617">
        <w:rPr>
          <w:noProof/>
        </w:rPr>
        <w:tab/>
        <w:t xml:space="preserve">F. Jing, L. Zhao, M. D. Yandeau-Nelson, and B. J. Nikolau, “Two distinct domains contribute to the substrate acyl chain length selectivity of plant acyl-ACP thioesterase,” </w:t>
      </w:r>
      <w:r w:rsidRPr="00206617">
        <w:rPr>
          <w:i/>
          <w:iCs/>
          <w:noProof/>
        </w:rPr>
        <w:t>Nat. Commun.</w:t>
      </w:r>
      <w:r w:rsidRPr="00206617">
        <w:rPr>
          <w:noProof/>
        </w:rPr>
        <w:t>, 2018, doi: 10.1038/s41467-018-03310-z.</w:t>
      </w:r>
    </w:p>
    <w:p w14:paraId="6976E0FA" w14:textId="77777777" w:rsidR="00206617" w:rsidRPr="00206617" w:rsidRDefault="00206617" w:rsidP="00206617">
      <w:pPr>
        <w:widowControl w:val="0"/>
        <w:autoSpaceDE w:val="0"/>
        <w:autoSpaceDN w:val="0"/>
        <w:adjustRightInd w:val="0"/>
        <w:ind w:left="640" w:hanging="640"/>
        <w:rPr>
          <w:noProof/>
        </w:rPr>
      </w:pPr>
      <w:r w:rsidRPr="00206617">
        <w:rPr>
          <w:noProof/>
        </w:rPr>
        <w:t>[54]</w:t>
      </w:r>
      <w:r w:rsidRPr="00206617">
        <w:rPr>
          <w:noProof/>
        </w:rPr>
        <w:tab/>
        <w:t xml:space="preserve">A. Ben-Hur, C. S. Ong, S. Sonnenburg, B. Schölkopf, and G. Rätsch, “Support vector machines and kernels for computational biology,” </w:t>
      </w:r>
      <w:r w:rsidRPr="00206617">
        <w:rPr>
          <w:i/>
          <w:iCs/>
          <w:noProof/>
        </w:rPr>
        <w:t>PLoS Comput. Biol.</w:t>
      </w:r>
      <w:r w:rsidRPr="00206617">
        <w:rPr>
          <w:noProof/>
        </w:rPr>
        <w:t>, 2008, doi: 10.1371/journal.pcbi.1000173.</w:t>
      </w:r>
    </w:p>
    <w:p w14:paraId="10A1B54F" w14:textId="77777777" w:rsidR="00206617" w:rsidRPr="00206617" w:rsidRDefault="00206617" w:rsidP="00206617">
      <w:pPr>
        <w:widowControl w:val="0"/>
        <w:autoSpaceDE w:val="0"/>
        <w:autoSpaceDN w:val="0"/>
        <w:adjustRightInd w:val="0"/>
        <w:ind w:left="640" w:hanging="640"/>
        <w:rPr>
          <w:noProof/>
        </w:rPr>
      </w:pPr>
      <w:r w:rsidRPr="00206617">
        <w:rPr>
          <w:noProof/>
        </w:rPr>
        <w:t>[55]</w:t>
      </w:r>
      <w:r w:rsidRPr="00206617">
        <w:rPr>
          <w:noProof/>
        </w:rPr>
        <w:tab/>
        <w:t xml:space="preserve">Y. Yang </w:t>
      </w:r>
      <w:r w:rsidRPr="00206617">
        <w:rPr>
          <w:i/>
          <w:iCs/>
          <w:noProof/>
        </w:rPr>
        <w:t>et al.</w:t>
      </w:r>
      <w:r w:rsidRPr="00206617">
        <w:rPr>
          <w:noProof/>
        </w:rPr>
        <w:t xml:space="preserve">, “Boundary thickness and robustness in learning models,” </w:t>
      </w:r>
      <w:r w:rsidRPr="00206617">
        <w:rPr>
          <w:i/>
          <w:iCs/>
          <w:noProof/>
        </w:rPr>
        <w:t>arXiv</w:t>
      </w:r>
      <w:r w:rsidRPr="00206617">
        <w:rPr>
          <w:noProof/>
        </w:rPr>
        <w:t>. 2020.</w:t>
      </w:r>
    </w:p>
    <w:p w14:paraId="26B54D0D" w14:textId="77777777" w:rsidR="00206617" w:rsidRPr="00206617" w:rsidRDefault="00206617" w:rsidP="00206617">
      <w:pPr>
        <w:widowControl w:val="0"/>
        <w:autoSpaceDE w:val="0"/>
        <w:autoSpaceDN w:val="0"/>
        <w:adjustRightInd w:val="0"/>
        <w:ind w:left="640" w:hanging="640"/>
        <w:rPr>
          <w:noProof/>
        </w:rPr>
      </w:pPr>
      <w:r w:rsidRPr="00206617">
        <w:rPr>
          <w:noProof/>
        </w:rPr>
        <w:t>[56]</w:t>
      </w:r>
      <w:r w:rsidRPr="00206617">
        <w:rPr>
          <w:noProof/>
        </w:rPr>
        <w:tab/>
        <w:t>P. Kuksa, P. H. Huang, and V. Pavlovic, “A fast, large-scale learning method for protein sequence classification,” 2008.</w:t>
      </w:r>
    </w:p>
    <w:p w14:paraId="1459ABCA" w14:textId="77777777" w:rsidR="00206617" w:rsidRPr="00206617" w:rsidRDefault="00206617" w:rsidP="00206617">
      <w:pPr>
        <w:widowControl w:val="0"/>
        <w:autoSpaceDE w:val="0"/>
        <w:autoSpaceDN w:val="0"/>
        <w:adjustRightInd w:val="0"/>
        <w:ind w:left="640" w:hanging="640"/>
        <w:rPr>
          <w:noProof/>
        </w:rPr>
      </w:pPr>
      <w:r w:rsidRPr="00206617">
        <w:rPr>
          <w:noProof/>
        </w:rPr>
        <w:lastRenderedPageBreak/>
        <w:t>[57]</w:t>
      </w:r>
      <w:r w:rsidRPr="00206617">
        <w:rPr>
          <w:noProof/>
        </w:rPr>
        <w:tab/>
        <w:t xml:space="preserve">M. Bhasin and G. P. S. Raghava, “Classification of nuclear receptors based on amino acid composition and dipeptide composition,” </w:t>
      </w:r>
      <w:r w:rsidRPr="00206617">
        <w:rPr>
          <w:i/>
          <w:iCs/>
          <w:noProof/>
        </w:rPr>
        <w:t>J. Biol. Chem.</w:t>
      </w:r>
      <w:r w:rsidRPr="00206617">
        <w:rPr>
          <w:noProof/>
        </w:rPr>
        <w:t>, 2004, doi: 10.1074/jbc.M401932200.</w:t>
      </w:r>
    </w:p>
    <w:p w14:paraId="4F202379" w14:textId="77777777" w:rsidR="00206617" w:rsidRPr="00206617" w:rsidRDefault="00206617" w:rsidP="00206617">
      <w:pPr>
        <w:widowControl w:val="0"/>
        <w:autoSpaceDE w:val="0"/>
        <w:autoSpaceDN w:val="0"/>
        <w:adjustRightInd w:val="0"/>
        <w:ind w:left="640" w:hanging="640"/>
        <w:rPr>
          <w:noProof/>
        </w:rPr>
      </w:pPr>
      <w:r w:rsidRPr="00206617">
        <w:rPr>
          <w:noProof/>
        </w:rPr>
        <w:t>[58]</w:t>
      </w:r>
      <w:r w:rsidRPr="00206617">
        <w:rPr>
          <w:noProof/>
        </w:rPr>
        <w:tab/>
        <w:t xml:space="preserve">K. Chen, L. Kurgan, and M. Rahbari, “Prediction of protein crystallization using collocation of amino acid pairs,” </w:t>
      </w:r>
      <w:r w:rsidRPr="00206617">
        <w:rPr>
          <w:i/>
          <w:iCs/>
          <w:noProof/>
        </w:rPr>
        <w:t>Biochem. Biophys. Res. Commun.</w:t>
      </w:r>
      <w:r w:rsidRPr="00206617">
        <w:rPr>
          <w:noProof/>
        </w:rPr>
        <w:t>, 2007, doi: 10.1016/j.bbrc.2007.02.040.</w:t>
      </w:r>
    </w:p>
    <w:p w14:paraId="1EFDB08D" w14:textId="77777777" w:rsidR="00206617" w:rsidRPr="00206617" w:rsidRDefault="00206617" w:rsidP="00206617">
      <w:pPr>
        <w:widowControl w:val="0"/>
        <w:autoSpaceDE w:val="0"/>
        <w:autoSpaceDN w:val="0"/>
        <w:adjustRightInd w:val="0"/>
        <w:ind w:left="640" w:hanging="640"/>
        <w:rPr>
          <w:noProof/>
        </w:rPr>
      </w:pPr>
      <w:r w:rsidRPr="00206617">
        <w:rPr>
          <w:noProof/>
        </w:rPr>
        <w:t>[59]</w:t>
      </w:r>
      <w:r w:rsidRPr="00206617">
        <w:rPr>
          <w:noProof/>
        </w:rPr>
        <w:tab/>
        <w:t xml:space="preserve">V. Saravanan and N. Gautham, “Harnessing computational biology for exact linear B-cell epitope prediction: A novel amino acid composition-based feature descriptor,” </w:t>
      </w:r>
      <w:r w:rsidRPr="00206617">
        <w:rPr>
          <w:i/>
          <w:iCs/>
          <w:noProof/>
        </w:rPr>
        <w:t>Omi. A J. Integr. Biol.</w:t>
      </w:r>
      <w:r w:rsidRPr="00206617">
        <w:rPr>
          <w:noProof/>
        </w:rPr>
        <w:t>, 2015, doi: 10.1089/omi.2015.0095.</w:t>
      </w:r>
    </w:p>
    <w:p w14:paraId="056AD1AA" w14:textId="77777777" w:rsidR="00206617" w:rsidRPr="00206617" w:rsidRDefault="00206617" w:rsidP="00206617">
      <w:pPr>
        <w:widowControl w:val="0"/>
        <w:autoSpaceDE w:val="0"/>
        <w:autoSpaceDN w:val="0"/>
        <w:adjustRightInd w:val="0"/>
        <w:ind w:left="640" w:hanging="640"/>
        <w:rPr>
          <w:noProof/>
        </w:rPr>
      </w:pPr>
      <w:r w:rsidRPr="00206617">
        <w:rPr>
          <w:noProof/>
        </w:rPr>
        <w:t>[60]</w:t>
      </w:r>
      <w:r w:rsidRPr="00206617">
        <w:rPr>
          <w:noProof/>
        </w:rPr>
        <w:tab/>
        <w:t xml:space="preserve">T. Y. Lee, Z. Q. Lin, S. J. Hsieh, N. A. Bretaña, and C. T. Lu, “Exploiting maximal dependence decomposition to identify conserved motifs from a group of aligned signal sequences,” </w:t>
      </w:r>
      <w:r w:rsidRPr="00206617">
        <w:rPr>
          <w:i/>
          <w:iCs/>
          <w:noProof/>
        </w:rPr>
        <w:t>Bioinformatics</w:t>
      </w:r>
      <w:r w:rsidRPr="00206617">
        <w:rPr>
          <w:noProof/>
        </w:rPr>
        <w:t>, 2011, doi: 10.1093/bioinformatics/btr291.</w:t>
      </w:r>
    </w:p>
    <w:p w14:paraId="6DFA2253" w14:textId="77777777" w:rsidR="00206617" w:rsidRPr="00206617" w:rsidRDefault="00206617" w:rsidP="00206617">
      <w:pPr>
        <w:widowControl w:val="0"/>
        <w:autoSpaceDE w:val="0"/>
        <w:autoSpaceDN w:val="0"/>
        <w:adjustRightInd w:val="0"/>
        <w:ind w:left="640" w:hanging="640"/>
        <w:rPr>
          <w:noProof/>
        </w:rPr>
      </w:pPr>
      <w:r w:rsidRPr="00206617">
        <w:rPr>
          <w:noProof/>
        </w:rPr>
        <w:t>[61]</w:t>
      </w:r>
      <w:r w:rsidRPr="00206617">
        <w:rPr>
          <w:noProof/>
        </w:rPr>
        <w:tab/>
        <w:t xml:space="preserve">Z. Chen </w:t>
      </w:r>
      <w:r w:rsidRPr="00206617">
        <w:rPr>
          <w:i/>
          <w:iCs/>
          <w:noProof/>
        </w:rPr>
        <w:t>et al.</w:t>
      </w:r>
      <w:r w:rsidRPr="00206617">
        <w:rPr>
          <w:noProof/>
        </w:rPr>
        <w:t xml:space="preserve">, “IFeature: A Python package and web server for features extraction and selection from protein and peptide sequences,” </w:t>
      </w:r>
      <w:r w:rsidRPr="00206617">
        <w:rPr>
          <w:i/>
          <w:iCs/>
          <w:noProof/>
        </w:rPr>
        <w:t>Bioinformatics</w:t>
      </w:r>
      <w:r w:rsidRPr="00206617">
        <w:rPr>
          <w:noProof/>
        </w:rPr>
        <w:t>, 2018, doi: 10.1093/bioinformatics/bty140.</w:t>
      </w:r>
    </w:p>
    <w:p w14:paraId="3003B381" w14:textId="77777777" w:rsidR="00206617" w:rsidRPr="00206617" w:rsidRDefault="00206617" w:rsidP="00206617">
      <w:pPr>
        <w:widowControl w:val="0"/>
        <w:autoSpaceDE w:val="0"/>
        <w:autoSpaceDN w:val="0"/>
        <w:adjustRightInd w:val="0"/>
        <w:ind w:left="640" w:hanging="640"/>
        <w:rPr>
          <w:noProof/>
        </w:rPr>
      </w:pPr>
      <w:r w:rsidRPr="00206617">
        <w:rPr>
          <w:noProof/>
        </w:rPr>
        <w:t>[62]</w:t>
      </w:r>
      <w:r w:rsidRPr="00206617">
        <w:rPr>
          <w:noProof/>
        </w:rPr>
        <w:tab/>
        <w:t xml:space="preserve">Z. P. Feng and C. T. Zhang, “Prediction of membrane protein types based on the hydrophobic index of amino acids,” </w:t>
      </w:r>
      <w:r w:rsidRPr="00206617">
        <w:rPr>
          <w:i/>
          <w:iCs/>
          <w:noProof/>
        </w:rPr>
        <w:t>J. Protein Chem.</w:t>
      </w:r>
      <w:r w:rsidRPr="00206617">
        <w:rPr>
          <w:noProof/>
        </w:rPr>
        <w:t>, 2000, doi: 10.1023/A:1007091128394.</w:t>
      </w:r>
    </w:p>
    <w:p w14:paraId="190A1E54" w14:textId="77777777" w:rsidR="00206617" w:rsidRPr="00206617" w:rsidRDefault="00206617" w:rsidP="00206617">
      <w:pPr>
        <w:widowControl w:val="0"/>
        <w:autoSpaceDE w:val="0"/>
        <w:autoSpaceDN w:val="0"/>
        <w:adjustRightInd w:val="0"/>
        <w:ind w:left="640" w:hanging="640"/>
        <w:rPr>
          <w:noProof/>
        </w:rPr>
      </w:pPr>
      <w:r w:rsidRPr="00206617">
        <w:rPr>
          <w:noProof/>
        </w:rPr>
        <w:t>[63]</w:t>
      </w:r>
      <w:r w:rsidRPr="00206617">
        <w:rPr>
          <w:noProof/>
        </w:rPr>
        <w:tab/>
        <w:t xml:space="preserve">R. R. Sokal and B. A. Thomson, “Population structure inferred by local spatial autocorrelation: An example from an Amerindian tribal population,” </w:t>
      </w:r>
      <w:r w:rsidRPr="00206617">
        <w:rPr>
          <w:i/>
          <w:iCs/>
          <w:noProof/>
        </w:rPr>
        <w:t>Am. J. Phys. Anthropol.</w:t>
      </w:r>
      <w:r w:rsidRPr="00206617">
        <w:rPr>
          <w:noProof/>
        </w:rPr>
        <w:t>, 2006, doi: 10.1002/ajpa.20250.</w:t>
      </w:r>
    </w:p>
    <w:p w14:paraId="343A346A" w14:textId="77777777" w:rsidR="00206617" w:rsidRPr="00206617" w:rsidRDefault="00206617" w:rsidP="00206617">
      <w:pPr>
        <w:widowControl w:val="0"/>
        <w:autoSpaceDE w:val="0"/>
        <w:autoSpaceDN w:val="0"/>
        <w:adjustRightInd w:val="0"/>
        <w:ind w:left="640" w:hanging="640"/>
        <w:rPr>
          <w:noProof/>
        </w:rPr>
      </w:pPr>
      <w:r w:rsidRPr="00206617">
        <w:rPr>
          <w:noProof/>
        </w:rPr>
        <w:t>[64]</w:t>
      </w:r>
      <w:r w:rsidRPr="00206617">
        <w:rPr>
          <w:noProof/>
        </w:rPr>
        <w:tab/>
        <w:t xml:space="preserve">D. S. Horne, “Prediction of protein helix content from an autocorrelation analysis of sequence hydrophobicities,” </w:t>
      </w:r>
      <w:r w:rsidRPr="00206617">
        <w:rPr>
          <w:i/>
          <w:iCs/>
          <w:noProof/>
        </w:rPr>
        <w:t>Biopolymers</w:t>
      </w:r>
      <w:r w:rsidRPr="00206617">
        <w:rPr>
          <w:noProof/>
        </w:rPr>
        <w:t>, 1988, doi: 10.1002/bip.360270308.</w:t>
      </w:r>
    </w:p>
    <w:p w14:paraId="37F98D51" w14:textId="77777777" w:rsidR="00206617" w:rsidRPr="00206617" w:rsidRDefault="00206617" w:rsidP="00206617">
      <w:pPr>
        <w:widowControl w:val="0"/>
        <w:autoSpaceDE w:val="0"/>
        <w:autoSpaceDN w:val="0"/>
        <w:adjustRightInd w:val="0"/>
        <w:ind w:left="640" w:hanging="640"/>
        <w:rPr>
          <w:noProof/>
        </w:rPr>
      </w:pPr>
      <w:r w:rsidRPr="00206617">
        <w:rPr>
          <w:noProof/>
        </w:rPr>
        <w:t>[65]</w:t>
      </w:r>
      <w:r w:rsidRPr="00206617">
        <w:rPr>
          <w:noProof/>
        </w:rPr>
        <w:tab/>
        <w:t xml:space="preserve">C. Z. Cai, L. Y. Han, Z. L. Ji, X. Chen, and Y. Z. Chen, “SVM-Prot: Web-based support vector machine software for functional classification of a protein from its primary sequence,” </w:t>
      </w:r>
      <w:r w:rsidRPr="00206617">
        <w:rPr>
          <w:i/>
          <w:iCs/>
          <w:noProof/>
        </w:rPr>
        <w:t>Nucleic Acids Res.</w:t>
      </w:r>
      <w:r w:rsidRPr="00206617">
        <w:rPr>
          <w:noProof/>
        </w:rPr>
        <w:t>, 2003, doi: 10.1093/nar/gkg600.</w:t>
      </w:r>
    </w:p>
    <w:p w14:paraId="7BAF28D9" w14:textId="77777777" w:rsidR="00206617" w:rsidRPr="00206617" w:rsidRDefault="00206617" w:rsidP="00206617">
      <w:pPr>
        <w:widowControl w:val="0"/>
        <w:autoSpaceDE w:val="0"/>
        <w:autoSpaceDN w:val="0"/>
        <w:adjustRightInd w:val="0"/>
        <w:ind w:left="640" w:hanging="640"/>
        <w:rPr>
          <w:noProof/>
        </w:rPr>
      </w:pPr>
      <w:r w:rsidRPr="00206617">
        <w:rPr>
          <w:noProof/>
        </w:rPr>
        <w:t>[66]</w:t>
      </w:r>
      <w:r w:rsidRPr="00206617">
        <w:rPr>
          <w:noProof/>
        </w:rPr>
        <w:tab/>
        <w:t xml:space="preserve">I. Dubchak, I. Muchnik, S. R. Holbrook, and S. H. Kim, “Prediction of protein folding class using global description of amino acid sequence,” </w:t>
      </w:r>
      <w:r w:rsidRPr="00206617">
        <w:rPr>
          <w:i/>
          <w:iCs/>
          <w:noProof/>
        </w:rPr>
        <w:t>Proc. Natl. Acad. Sci. U. S. A.</w:t>
      </w:r>
      <w:r w:rsidRPr="00206617">
        <w:rPr>
          <w:noProof/>
        </w:rPr>
        <w:t>, 1995, doi: 10.1073/pnas.92.19.8700.</w:t>
      </w:r>
    </w:p>
    <w:p w14:paraId="09BF1787" w14:textId="77777777" w:rsidR="00206617" w:rsidRPr="00206617" w:rsidRDefault="00206617" w:rsidP="00206617">
      <w:pPr>
        <w:widowControl w:val="0"/>
        <w:autoSpaceDE w:val="0"/>
        <w:autoSpaceDN w:val="0"/>
        <w:adjustRightInd w:val="0"/>
        <w:ind w:left="640" w:hanging="640"/>
        <w:rPr>
          <w:noProof/>
        </w:rPr>
      </w:pPr>
      <w:r w:rsidRPr="00206617">
        <w:rPr>
          <w:noProof/>
        </w:rPr>
        <w:t>[67]</w:t>
      </w:r>
      <w:r w:rsidRPr="00206617">
        <w:rPr>
          <w:noProof/>
        </w:rPr>
        <w:tab/>
        <w:t xml:space="preserve">L. Y. Han, C. Z. Cai, S. L. Lo, M. C. M. Chung, and Y. Z. Chen, “Prediction of RNA-binding proteins from primary sequence by a support vector machine approach,” </w:t>
      </w:r>
      <w:r w:rsidRPr="00206617">
        <w:rPr>
          <w:i/>
          <w:iCs/>
          <w:noProof/>
        </w:rPr>
        <w:t>RNA</w:t>
      </w:r>
      <w:r w:rsidRPr="00206617">
        <w:rPr>
          <w:noProof/>
        </w:rPr>
        <w:t>, 2004, doi: 10.1261/rna.5890304.</w:t>
      </w:r>
    </w:p>
    <w:p w14:paraId="02F651EA" w14:textId="77777777" w:rsidR="00206617" w:rsidRPr="00206617" w:rsidRDefault="00206617" w:rsidP="00206617">
      <w:pPr>
        <w:widowControl w:val="0"/>
        <w:autoSpaceDE w:val="0"/>
        <w:autoSpaceDN w:val="0"/>
        <w:adjustRightInd w:val="0"/>
        <w:ind w:left="640" w:hanging="640"/>
        <w:rPr>
          <w:noProof/>
        </w:rPr>
      </w:pPr>
      <w:r w:rsidRPr="00206617">
        <w:rPr>
          <w:noProof/>
        </w:rPr>
        <w:t>[68]</w:t>
      </w:r>
      <w:r w:rsidRPr="00206617">
        <w:rPr>
          <w:noProof/>
        </w:rPr>
        <w:tab/>
        <w:t xml:space="preserve">J. Shen </w:t>
      </w:r>
      <w:r w:rsidRPr="00206617">
        <w:rPr>
          <w:i/>
          <w:iCs/>
          <w:noProof/>
        </w:rPr>
        <w:t>et al.</w:t>
      </w:r>
      <w:r w:rsidRPr="00206617">
        <w:rPr>
          <w:noProof/>
        </w:rPr>
        <w:t xml:space="preserve">, “Predicting protein-protein interactions based only on sequences information,” </w:t>
      </w:r>
      <w:r w:rsidRPr="00206617">
        <w:rPr>
          <w:i/>
          <w:iCs/>
          <w:noProof/>
        </w:rPr>
        <w:t>Proc. Natl. Acad. Sci. U. S. A.</w:t>
      </w:r>
      <w:r w:rsidRPr="00206617">
        <w:rPr>
          <w:noProof/>
        </w:rPr>
        <w:t>, 2007, doi: 10.1073/pnas.0607879104.</w:t>
      </w:r>
    </w:p>
    <w:p w14:paraId="3EB13681" w14:textId="77777777" w:rsidR="00206617" w:rsidRPr="00206617" w:rsidRDefault="00206617" w:rsidP="00206617">
      <w:pPr>
        <w:widowControl w:val="0"/>
        <w:autoSpaceDE w:val="0"/>
        <w:autoSpaceDN w:val="0"/>
        <w:adjustRightInd w:val="0"/>
        <w:ind w:left="640" w:hanging="640"/>
        <w:rPr>
          <w:noProof/>
        </w:rPr>
      </w:pPr>
      <w:r w:rsidRPr="00206617">
        <w:rPr>
          <w:noProof/>
        </w:rPr>
        <w:t>[69]</w:t>
      </w:r>
      <w:r w:rsidRPr="00206617">
        <w:rPr>
          <w:noProof/>
        </w:rPr>
        <w:tab/>
        <w:t xml:space="preserve">K. C. Chou, “Prediction of protein cellular attributes using pseudo-amino acid composition,” </w:t>
      </w:r>
      <w:r w:rsidRPr="00206617">
        <w:rPr>
          <w:i/>
          <w:iCs/>
          <w:noProof/>
        </w:rPr>
        <w:t>Proteins Struct. Funct. Genet.</w:t>
      </w:r>
      <w:r w:rsidRPr="00206617">
        <w:rPr>
          <w:noProof/>
        </w:rPr>
        <w:t>, 2001, doi: 10.1002/prot.1035.</w:t>
      </w:r>
    </w:p>
    <w:p w14:paraId="2F84CB0F" w14:textId="77777777" w:rsidR="00206617" w:rsidRPr="00206617" w:rsidRDefault="00206617" w:rsidP="00206617">
      <w:pPr>
        <w:widowControl w:val="0"/>
        <w:autoSpaceDE w:val="0"/>
        <w:autoSpaceDN w:val="0"/>
        <w:adjustRightInd w:val="0"/>
        <w:ind w:left="640" w:hanging="640"/>
        <w:rPr>
          <w:noProof/>
        </w:rPr>
      </w:pPr>
      <w:r w:rsidRPr="00206617">
        <w:rPr>
          <w:noProof/>
        </w:rPr>
        <w:t>[70]</w:t>
      </w:r>
      <w:r w:rsidRPr="00206617">
        <w:rPr>
          <w:noProof/>
        </w:rPr>
        <w:tab/>
        <w:t xml:space="preserve">T. Liu, X. Zheng, and J. Wang, “Prediction of protein structural class for low-similarity sequences using support vector machine and PSI-BLAST profile,” </w:t>
      </w:r>
      <w:r w:rsidRPr="00206617">
        <w:rPr>
          <w:i/>
          <w:iCs/>
          <w:noProof/>
        </w:rPr>
        <w:t>Biochimie</w:t>
      </w:r>
      <w:r w:rsidRPr="00206617">
        <w:rPr>
          <w:noProof/>
        </w:rPr>
        <w:t>, 2010, doi: 10.1016/j.biochi.2010.06.013.</w:t>
      </w:r>
    </w:p>
    <w:p w14:paraId="146EC0EA" w14:textId="77777777" w:rsidR="00206617" w:rsidRPr="00206617" w:rsidRDefault="00206617" w:rsidP="00206617">
      <w:pPr>
        <w:widowControl w:val="0"/>
        <w:autoSpaceDE w:val="0"/>
        <w:autoSpaceDN w:val="0"/>
        <w:adjustRightInd w:val="0"/>
        <w:ind w:left="640" w:hanging="640"/>
        <w:rPr>
          <w:noProof/>
        </w:rPr>
      </w:pPr>
      <w:r w:rsidRPr="00206617">
        <w:rPr>
          <w:noProof/>
        </w:rPr>
        <w:t>[71]</w:t>
      </w:r>
      <w:r w:rsidRPr="00206617">
        <w:rPr>
          <w:noProof/>
        </w:rPr>
        <w:tab/>
        <w:t xml:space="preserve">T. Liu, X. Geng, X. Zheng, R. Li, and J. Wang, “Accurate prediction of protein structural class using auto covariance transformation of PSI-BLAST profiles,” </w:t>
      </w:r>
      <w:r w:rsidRPr="00206617">
        <w:rPr>
          <w:i/>
          <w:iCs/>
          <w:noProof/>
        </w:rPr>
        <w:t>Amino Acids</w:t>
      </w:r>
      <w:r w:rsidRPr="00206617">
        <w:rPr>
          <w:noProof/>
        </w:rPr>
        <w:t>, 2012, doi: 10.1007/s00726-011-0964-5.</w:t>
      </w:r>
    </w:p>
    <w:p w14:paraId="77EB88E7" w14:textId="77777777" w:rsidR="00206617" w:rsidRPr="00206617" w:rsidRDefault="00206617" w:rsidP="00206617">
      <w:pPr>
        <w:widowControl w:val="0"/>
        <w:autoSpaceDE w:val="0"/>
        <w:autoSpaceDN w:val="0"/>
        <w:adjustRightInd w:val="0"/>
        <w:ind w:left="640" w:hanging="640"/>
        <w:rPr>
          <w:noProof/>
        </w:rPr>
      </w:pPr>
      <w:r w:rsidRPr="00206617">
        <w:rPr>
          <w:noProof/>
        </w:rPr>
        <w:t>[72]</w:t>
      </w:r>
      <w:r w:rsidRPr="00206617">
        <w:rPr>
          <w:noProof/>
        </w:rPr>
        <w:tab/>
        <w:t xml:space="preserve">Y. Guo, L. Yu, Z. Wen, and M. Li, “Using support vector machine combined with auto covariance to predict protein-protein interactions from protein sequences,” </w:t>
      </w:r>
      <w:r w:rsidRPr="00206617">
        <w:rPr>
          <w:i/>
          <w:iCs/>
          <w:noProof/>
        </w:rPr>
        <w:t>Nucleic Acids Res.</w:t>
      </w:r>
      <w:r w:rsidRPr="00206617">
        <w:rPr>
          <w:noProof/>
        </w:rPr>
        <w:t>, 2008, doi: 10.1093/nar/gkn159.</w:t>
      </w:r>
    </w:p>
    <w:p w14:paraId="21EFF317" w14:textId="77777777" w:rsidR="00206617" w:rsidRPr="00206617" w:rsidRDefault="00206617" w:rsidP="00206617">
      <w:pPr>
        <w:widowControl w:val="0"/>
        <w:autoSpaceDE w:val="0"/>
        <w:autoSpaceDN w:val="0"/>
        <w:adjustRightInd w:val="0"/>
        <w:ind w:left="640" w:hanging="640"/>
        <w:rPr>
          <w:noProof/>
        </w:rPr>
      </w:pPr>
      <w:r w:rsidRPr="00206617">
        <w:rPr>
          <w:noProof/>
        </w:rPr>
        <w:t>[73]</w:t>
      </w:r>
      <w:r w:rsidRPr="00206617">
        <w:rPr>
          <w:noProof/>
        </w:rPr>
        <w:tab/>
        <w:t xml:space="preserve">S. Ding, Y. Li, Z. Shi, and S. Yan, “A protein structural classes prediction method based on </w:t>
      </w:r>
      <w:r w:rsidRPr="00206617">
        <w:rPr>
          <w:noProof/>
        </w:rPr>
        <w:lastRenderedPageBreak/>
        <w:t xml:space="preserve">predicted secondary structure and PSI-BLAST profile,” </w:t>
      </w:r>
      <w:r w:rsidRPr="00206617">
        <w:rPr>
          <w:i/>
          <w:iCs/>
          <w:noProof/>
        </w:rPr>
        <w:t>Biochimie</w:t>
      </w:r>
      <w:r w:rsidRPr="00206617">
        <w:rPr>
          <w:noProof/>
        </w:rPr>
        <w:t>, 2014, doi: 10.1016/j.biochi.2013.09.013.</w:t>
      </w:r>
    </w:p>
    <w:p w14:paraId="0D4D85DC" w14:textId="77777777" w:rsidR="00206617" w:rsidRPr="00206617" w:rsidRDefault="00206617" w:rsidP="00206617">
      <w:pPr>
        <w:widowControl w:val="0"/>
        <w:autoSpaceDE w:val="0"/>
        <w:autoSpaceDN w:val="0"/>
        <w:adjustRightInd w:val="0"/>
        <w:ind w:left="640" w:hanging="640"/>
        <w:rPr>
          <w:noProof/>
        </w:rPr>
      </w:pPr>
      <w:r w:rsidRPr="00206617">
        <w:rPr>
          <w:noProof/>
        </w:rPr>
        <w:t>[74]</w:t>
      </w:r>
      <w:r w:rsidRPr="00206617">
        <w:rPr>
          <w:noProof/>
        </w:rPr>
        <w:tab/>
        <w:t xml:space="preserve">P. Tao, T. Liu, X. Li, and L. Chen, “Prediction of protein structural class using tri-gram probabilities of position-specific scoring matrix and recursive feature elimination,” </w:t>
      </w:r>
      <w:r w:rsidRPr="00206617">
        <w:rPr>
          <w:i/>
          <w:iCs/>
          <w:noProof/>
        </w:rPr>
        <w:t>Amino Acids</w:t>
      </w:r>
      <w:r w:rsidRPr="00206617">
        <w:rPr>
          <w:noProof/>
        </w:rPr>
        <w:t>, 2015, doi: 10.1007/s00726-014-1878-9.</w:t>
      </w:r>
    </w:p>
    <w:p w14:paraId="72150DDA" w14:textId="77777777" w:rsidR="00206617" w:rsidRPr="00206617" w:rsidRDefault="00206617" w:rsidP="00206617">
      <w:pPr>
        <w:widowControl w:val="0"/>
        <w:autoSpaceDE w:val="0"/>
        <w:autoSpaceDN w:val="0"/>
        <w:adjustRightInd w:val="0"/>
        <w:ind w:left="640" w:hanging="640"/>
        <w:rPr>
          <w:noProof/>
        </w:rPr>
      </w:pPr>
      <w:r w:rsidRPr="00206617">
        <w:rPr>
          <w:noProof/>
        </w:rPr>
        <w:t>[75]</w:t>
      </w:r>
      <w:r w:rsidRPr="00206617">
        <w:rPr>
          <w:noProof/>
        </w:rPr>
        <w:tab/>
        <w:t xml:space="preserve">L. Zhang, X. Zhao, and L. Kong, “Predict protein structural class for low-similarity sequences by evolutionary difference information into the general form of Chou[U+05F3]s pseudo amino acid composition,” </w:t>
      </w:r>
      <w:r w:rsidRPr="00206617">
        <w:rPr>
          <w:i/>
          <w:iCs/>
          <w:noProof/>
        </w:rPr>
        <w:t>J. Theor. Biol.</w:t>
      </w:r>
      <w:r w:rsidRPr="00206617">
        <w:rPr>
          <w:noProof/>
        </w:rPr>
        <w:t>, 2014, doi: 10.1016/j.jtbi.2014.04.008.</w:t>
      </w:r>
    </w:p>
    <w:p w14:paraId="2CC16898" w14:textId="77777777" w:rsidR="00206617" w:rsidRPr="00206617" w:rsidRDefault="00206617" w:rsidP="00206617">
      <w:pPr>
        <w:widowControl w:val="0"/>
        <w:autoSpaceDE w:val="0"/>
        <w:autoSpaceDN w:val="0"/>
        <w:adjustRightInd w:val="0"/>
        <w:ind w:left="640" w:hanging="640"/>
        <w:rPr>
          <w:noProof/>
        </w:rPr>
      </w:pPr>
      <w:r w:rsidRPr="00206617">
        <w:rPr>
          <w:noProof/>
        </w:rPr>
        <w:t>[76]</w:t>
      </w:r>
      <w:r w:rsidRPr="00206617">
        <w:rPr>
          <w:noProof/>
        </w:rPr>
        <w:tab/>
        <w:t xml:space="preserve">S. Zhang, F. Ye, and X. Yuan, “Using principal component analysis and support vector machine to predict protein structural class for low-similarity sequences via PSSM,” </w:t>
      </w:r>
      <w:r w:rsidRPr="00206617">
        <w:rPr>
          <w:i/>
          <w:iCs/>
          <w:noProof/>
        </w:rPr>
        <w:t>J. Biomol. Struct. Dyn.</w:t>
      </w:r>
      <w:r w:rsidRPr="00206617">
        <w:rPr>
          <w:noProof/>
        </w:rPr>
        <w:t>, 2012, doi: 10.1080/07391102.2011.672627.</w:t>
      </w:r>
    </w:p>
    <w:p w14:paraId="12D66790" w14:textId="77777777" w:rsidR="00206617" w:rsidRPr="00206617" w:rsidRDefault="00206617" w:rsidP="00206617">
      <w:pPr>
        <w:widowControl w:val="0"/>
        <w:autoSpaceDE w:val="0"/>
        <w:autoSpaceDN w:val="0"/>
        <w:adjustRightInd w:val="0"/>
        <w:ind w:left="640" w:hanging="640"/>
        <w:rPr>
          <w:noProof/>
        </w:rPr>
      </w:pPr>
      <w:r w:rsidRPr="00206617">
        <w:rPr>
          <w:noProof/>
        </w:rPr>
        <w:t>[77]</w:t>
      </w:r>
      <w:r w:rsidRPr="00206617">
        <w:rPr>
          <w:noProof/>
        </w:rPr>
        <w:tab/>
        <w:t xml:space="preserve">H. Saini, G. Raicar, S. Lal, A. Dehzangi, S. Imoto, and A. Sharma, “Protein Fold Recognition Using Genetic Algorithm Optimized Voting Scheme and Profile Bigram,” </w:t>
      </w:r>
      <w:r w:rsidRPr="00206617">
        <w:rPr>
          <w:i/>
          <w:iCs/>
          <w:noProof/>
        </w:rPr>
        <w:t>J. Softw.</w:t>
      </w:r>
      <w:r w:rsidRPr="00206617">
        <w:rPr>
          <w:noProof/>
        </w:rPr>
        <w:t>, 2016, doi: 10.17706/jsw.11.8.756-767.</w:t>
      </w:r>
    </w:p>
    <w:p w14:paraId="464FB8B5" w14:textId="77777777" w:rsidR="00206617" w:rsidRPr="00206617" w:rsidRDefault="00206617" w:rsidP="00206617">
      <w:pPr>
        <w:widowControl w:val="0"/>
        <w:autoSpaceDE w:val="0"/>
        <w:autoSpaceDN w:val="0"/>
        <w:adjustRightInd w:val="0"/>
        <w:ind w:left="640" w:hanging="640"/>
        <w:rPr>
          <w:noProof/>
        </w:rPr>
      </w:pPr>
      <w:r w:rsidRPr="00206617">
        <w:rPr>
          <w:noProof/>
        </w:rPr>
        <w:t>[78]</w:t>
      </w:r>
      <w:r w:rsidRPr="00206617">
        <w:rPr>
          <w:noProof/>
        </w:rPr>
        <w:tab/>
        <w:t xml:space="preserve">J. Zahiri, O. Yaghoubi, M. Mohammad-Noori, R. Ebrahimpour, and A. Masoudi-Nejad, “PPIevo: Protein-protein interaction prediction from PSSM based evolutionary information,” </w:t>
      </w:r>
      <w:r w:rsidRPr="00206617">
        <w:rPr>
          <w:i/>
          <w:iCs/>
          <w:noProof/>
        </w:rPr>
        <w:t>Genomics</w:t>
      </w:r>
      <w:r w:rsidRPr="00206617">
        <w:rPr>
          <w:noProof/>
        </w:rPr>
        <w:t>, 2013, doi: 10.1016/j.ygeno.2013.05.006.</w:t>
      </w:r>
    </w:p>
    <w:p w14:paraId="7B6DD6D6" w14:textId="77777777" w:rsidR="00206617" w:rsidRPr="00206617" w:rsidRDefault="00206617" w:rsidP="00206617">
      <w:pPr>
        <w:widowControl w:val="0"/>
        <w:autoSpaceDE w:val="0"/>
        <w:autoSpaceDN w:val="0"/>
        <w:adjustRightInd w:val="0"/>
        <w:ind w:left="640" w:hanging="640"/>
        <w:rPr>
          <w:noProof/>
        </w:rPr>
      </w:pPr>
      <w:r w:rsidRPr="00206617">
        <w:rPr>
          <w:noProof/>
        </w:rPr>
        <w:t>[79]</w:t>
      </w:r>
      <w:r w:rsidRPr="00206617">
        <w:rPr>
          <w:noProof/>
        </w:rPr>
        <w:tab/>
        <w:t xml:space="preserve">K. C. Chou and H. Bin Shen, “MemType-2L: A Web server for predicting membrane proteins and their types by incorporating evolution information through Pse-PSSM,” </w:t>
      </w:r>
      <w:r w:rsidRPr="00206617">
        <w:rPr>
          <w:i/>
          <w:iCs/>
          <w:noProof/>
        </w:rPr>
        <w:t>Biochem. Biophys. Res. Commun.</w:t>
      </w:r>
      <w:r w:rsidRPr="00206617">
        <w:rPr>
          <w:noProof/>
        </w:rPr>
        <w:t>, 2007, doi: 10.1016/j.bbrc.2007.06.027.</w:t>
      </w:r>
    </w:p>
    <w:p w14:paraId="3FD7BCD7" w14:textId="77777777" w:rsidR="00206617" w:rsidRPr="00206617" w:rsidRDefault="00206617" w:rsidP="00206617">
      <w:pPr>
        <w:widowControl w:val="0"/>
        <w:autoSpaceDE w:val="0"/>
        <w:autoSpaceDN w:val="0"/>
        <w:adjustRightInd w:val="0"/>
        <w:ind w:left="640" w:hanging="640"/>
        <w:rPr>
          <w:noProof/>
        </w:rPr>
      </w:pPr>
      <w:r w:rsidRPr="00206617">
        <w:rPr>
          <w:noProof/>
        </w:rPr>
        <w:t>[80]</w:t>
      </w:r>
      <w:r w:rsidRPr="00206617">
        <w:rPr>
          <w:noProof/>
        </w:rPr>
        <w:tab/>
        <w:t>E. Y. T. Juan, W. J. Li, J. H. Jhang, and C. H. Chiu, “Predicting protein subcellular localizations for gram-negative bacteria using DP-PSSM and support vector machines,” 2009, doi: 10.1109/CISIS.2009.194.</w:t>
      </w:r>
    </w:p>
    <w:p w14:paraId="52744990" w14:textId="77777777" w:rsidR="00206617" w:rsidRPr="00206617" w:rsidRDefault="00206617" w:rsidP="00206617">
      <w:pPr>
        <w:widowControl w:val="0"/>
        <w:autoSpaceDE w:val="0"/>
        <w:autoSpaceDN w:val="0"/>
        <w:adjustRightInd w:val="0"/>
        <w:ind w:left="640" w:hanging="640"/>
        <w:rPr>
          <w:noProof/>
        </w:rPr>
      </w:pPr>
      <w:r w:rsidRPr="00206617">
        <w:rPr>
          <w:noProof/>
        </w:rPr>
        <w:t>[81]</w:t>
      </w:r>
      <w:r w:rsidRPr="00206617">
        <w:rPr>
          <w:noProof/>
        </w:rPr>
        <w:tab/>
        <w:t xml:space="preserve">L. Zou, C. Nan, F. Hu, and J. Hancock, “Accurate prediction of bacterial type IV secreted effectors using amino acid composition and PSSM profiles,” </w:t>
      </w:r>
      <w:r w:rsidRPr="00206617">
        <w:rPr>
          <w:i/>
          <w:iCs/>
          <w:noProof/>
        </w:rPr>
        <w:t>Bioinformatics</w:t>
      </w:r>
      <w:r w:rsidRPr="00206617">
        <w:rPr>
          <w:noProof/>
        </w:rPr>
        <w:t>, 2013, doi: 10.1093/bioinformatics/btt554.</w:t>
      </w:r>
    </w:p>
    <w:p w14:paraId="523701C3" w14:textId="77777777" w:rsidR="00206617" w:rsidRPr="00206617" w:rsidRDefault="00206617" w:rsidP="00206617">
      <w:pPr>
        <w:widowControl w:val="0"/>
        <w:autoSpaceDE w:val="0"/>
        <w:autoSpaceDN w:val="0"/>
        <w:adjustRightInd w:val="0"/>
        <w:ind w:left="640" w:hanging="640"/>
        <w:rPr>
          <w:noProof/>
        </w:rPr>
      </w:pPr>
      <w:r w:rsidRPr="00206617">
        <w:rPr>
          <w:noProof/>
        </w:rPr>
        <w:t>[82]</w:t>
      </w:r>
      <w:r w:rsidRPr="00206617">
        <w:rPr>
          <w:noProof/>
        </w:rPr>
        <w:tab/>
        <w:t>C. W. Cheng, E. C. Y. Su, J. K. Hwang, T. Y. Sung, and W. L. Hsu, “Predicting RNA-binding sites of proteins using support vector machines and evolutionary information,” 2008, doi: 10.1186/1471-2105-9-S12-S6.</w:t>
      </w:r>
    </w:p>
    <w:p w14:paraId="234B77A0" w14:textId="77777777" w:rsidR="00206617" w:rsidRPr="00206617" w:rsidRDefault="00206617" w:rsidP="00206617">
      <w:pPr>
        <w:widowControl w:val="0"/>
        <w:autoSpaceDE w:val="0"/>
        <w:autoSpaceDN w:val="0"/>
        <w:adjustRightInd w:val="0"/>
        <w:ind w:left="640" w:hanging="640"/>
        <w:rPr>
          <w:noProof/>
        </w:rPr>
      </w:pPr>
      <w:r w:rsidRPr="00206617">
        <w:rPr>
          <w:noProof/>
        </w:rPr>
        <w:t>[83]</w:t>
      </w:r>
      <w:r w:rsidRPr="00206617">
        <w:rPr>
          <w:noProof/>
        </w:rPr>
        <w:tab/>
        <w:t xml:space="preserve">J. C. Jeong, X. Lin, and X. W. Chen, “On position-specific scoring matrix for protein function prediction,” </w:t>
      </w:r>
      <w:r w:rsidRPr="00206617">
        <w:rPr>
          <w:i/>
          <w:iCs/>
          <w:noProof/>
        </w:rPr>
        <w:t>IEEE/ACM Trans. Comput. Biol. Bioinforma.</w:t>
      </w:r>
      <w:r w:rsidRPr="00206617">
        <w:rPr>
          <w:noProof/>
        </w:rPr>
        <w:t>, 2011, doi: 10.1109/TCBB.2010.93.</w:t>
      </w:r>
    </w:p>
    <w:p w14:paraId="2138EA2D" w14:textId="77777777" w:rsidR="00206617" w:rsidRPr="00206617" w:rsidRDefault="00206617" w:rsidP="00206617">
      <w:pPr>
        <w:widowControl w:val="0"/>
        <w:autoSpaceDE w:val="0"/>
        <w:autoSpaceDN w:val="0"/>
        <w:adjustRightInd w:val="0"/>
        <w:ind w:left="640" w:hanging="640"/>
        <w:rPr>
          <w:noProof/>
        </w:rPr>
      </w:pPr>
      <w:r w:rsidRPr="00206617">
        <w:rPr>
          <w:noProof/>
        </w:rPr>
        <w:t>[84]</w:t>
      </w:r>
      <w:r w:rsidRPr="00206617">
        <w:rPr>
          <w:noProof/>
        </w:rPr>
        <w:tab/>
        <w:t xml:space="preserve">J. Palme, S. Hochreiter, and U. Bodenhofer, “KeBABS: An R package for kernel-based analysis of biological sequences,” </w:t>
      </w:r>
      <w:r w:rsidRPr="00206617">
        <w:rPr>
          <w:i/>
          <w:iCs/>
          <w:noProof/>
        </w:rPr>
        <w:t>Bioinformatics</w:t>
      </w:r>
      <w:r w:rsidRPr="00206617">
        <w:rPr>
          <w:noProof/>
        </w:rPr>
        <w:t>, 2015, doi: 10.1093/bioinformatics/btv176.</w:t>
      </w:r>
    </w:p>
    <w:p w14:paraId="1F7C8AE7" w14:textId="77777777" w:rsidR="00206617" w:rsidRPr="00206617" w:rsidRDefault="00206617" w:rsidP="00206617">
      <w:pPr>
        <w:widowControl w:val="0"/>
        <w:autoSpaceDE w:val="0"/>
        <w:autoSpaceDN w:val="0"/>
        <w:adjustRightInd w:val="0"/>
        <w:ind w:left="640" w:hanging="640"/>
        <w:rPr>
          <w:noProof/>
        </w:rPr>
      </w:pPr>
      <w:r w:rsidRPr="00206617">
        <w:rPr>
          <w:noProof/>
        </w:rPr>
        <w:t>[85]</w:t>
      </w:r>
      <w:r w:rsidRPr="00206617">
        <w:rPr>
          <w:noProof/>
        </w:rPr>
        <w:tab/>
        <w:t xml:space="preserve">NumPy, “NumPy — NumPy,” </w:t>
      </w:r>
      <w:r w:rsidRPr="00206617">
        <w:rPr>
          <w:i/>
          <w:iCs/>
          <w:noProof/>
        </w:rPr>
        <w:t>NumPy Website</w:t>
      </w:r>
      <w:r w:rsidRPr="00206617">
        <w:rPr>
          <w:noProof/>
        </w:rPr>
        <w:t>, 2017. .</w:t>
      </w:r>
    </w:p>
    <w:p w14:paraId="07E98F7F" w14:textId="77777777" w:rsidR="00206617" w:rsidRPr="00206617" w:rsidRDefault="00206617" w:rsidP="00206617">
      <w:pPr>
        <w:widowControl w:val="0"/>
        <w:autoSpaceDE w:val="0"/>
        <w:autoSpaceDN w:val="0"/>
        <w:adjustRightInd w:val="0"/>
        <w:ind w:left="640" w:hanging="640"/>
        <w:rPr>
          <w:noProof/>
        </w:rPr>
      </w:pPr>
      <w:r w:rsidRPr="00206617">
        <w:rPr>
          <w:noProof/>
        </w:rPr>
        <w:t>[86]</w:t>
      </w:r>
      <w:r w:rsidRPr="00206617">
        <w:rPr>
          <w:noProof/>
        </w:rPr>
        <w:tab/>
        <w:t xml:space="preserve">S. Kawashima and M. Kanehisa, “AAindex: Amino acid index database,” </w:t>
      </w:r>
      <w:r w:rsidRPr="00206617">
        <w:rPr>
          <w:i/>
          <w:iCs/>
          <w:noProof/>
        </w:rPr>
        <w:t>Nucleic Acids Research</w:t>
      </w:r>
      <w:r w:rsidRPr="00206617">
        <w:rPr>
          <w:noProof/>
        </w:rPr>
        <w:t>. 2000, doi: 10.1093/nar/28.1.374.</w:t>
      </w:r>
    </w:p>
    <w:p w14:paraId="2632AADE" w14:textId="77777777" w:rsidR="00206617" w:rsidRPr="00206617" w:rsidRDefault="00206617" w:rsidP="00206617">
      <w:pPr>
        <w:widowControl w:val="0"/>
        <w:autoSpaceDE w:val="0"/>
        <w:autoSpaceDN w:val="0"/>
        <w:adjustRightInd w:val="0"/>
        <w:ind w:left="640" w:hanging="640"/>
        <w:rPr>
          <w:noProof/>
        </w:rPr>
      </w:pPr>
      <w:r w:rsidRPr="00206617">
        <w:rPr>
          <w:noProof/>
        </w:rPr>
        <w:t>[87]</w:t>
      </w:r>
      <w:r w:rsidRPr="00206617">
        <w:rPr>
          <w:noProof/>
        </w:rPr>
        <w:tab/>
        <w:t xml:space="preserve">B. E. Suzek, H. Huang, P. McGarvey, R. Mazumder, and C. H. Wu, “UniRef: Comprehensive and non-redundant UniProt reference clusters,” </w:t>
      </w:r>
      <w:r w:rsidRPr="00206617">
        <w:rPr>
          <w:i/>
          <w:iCs/>
          <w:noProof/>
        </w:rPr>
        <w:t>Bioinformatics</w:t>
      </w:r>
      <w:r w:rsidRPr="00206617">
        <w:rPr>
          <w:noProof/>
        </w:rPr>
        <w:t>, 2007, doi: 10.1093/bioinformatics/btm098.</w:t>
      </w:r>
    </w:p>
    <w:p w14:paraId="00D1D52D" w14:textId="77777777" w:rsidR="00206617" w:rsidRPr="00206617" w:rsidRDefault="00206617" w:rsidP="00206617">
      <w:pPr>
        <w:widowControl w:val="0"/>
        <w:autoSpaceDE w:val="0"/>
        <w:autoSpaceDN w:val="0"/>
        <w:adjustRightInd w:val="0"/>
        <w:ind w:left="640" w:hanging="640"/>
        <w:rPr>
          <w:noProof/>
        </w:rPr>
      </w:pPr>
      <w:r w:rsidRPr="00206617">
        <w:rPr>
          <w:noProof/>
        </w:rPr>
        <w:t>[88]</w:t>
      </w:r>
      <w:r w:rsidRPr="00206617">
        <w:rPr>
          <w:noProof/>
        </w:rPr>
        <w:tab/>
        <w:t>B. E. Boser, I. M. Guyon, and V. N. Vapnik, “Training algorithm for optimal margin classifiers,” 1992, doi: 10.1145/130385.130401.</w:t>
      </w:r>
    </w:p>
    <w:p w14:paraId="0CEBE09D" w14:textId="77777777" w:rsidR="00206617" w:rsidRPr="00206617" w:rsidRDefault="00206617" w:rsidP="00206617">
      <w:pPr>
        <w:widowControl w:val="0"/>
        <w:autoSpaceDE w:val="0"/>
        <w:autoSpaceDN w:val="0"/>
        <w:adjustRightInd w:val="0"/>
        <w:ind w:left="640" w:hanging="640"/>
        <w:rPr>
          <w:noProof/>
        </w:rPr>
      </w:pPr>
      <w:r w:rsidRPr="00206617">
        <w:rPr>
          <w:noProof/>
        </w:rPr>
        <w:t>[89]</w:t>
      </w:r>
      <w:r w:rsidRPr="00206617">
        <w:rPr>
          <w:noProof/>
        </w:rPr>
        <w:tab/>
        <w:t xml:space="preserve">M. Aly and &lt;malaa@caltech Edu&gt;, “Survey on multiclass classification methods,” </w:t>
      </w:r>
      <w:r w:rsidRPr="00206617">
        <w:rPr>
          <w:i/>
          <w:iCs/>
          <w:noProof/>
        </w:rPr>
        <w:t>Neural Netw</w:t>
      </w:r>
      <w:r w:rsidRPr="00206617">
        <w:rPr>
          <w:noProof/>
        </w:rPr>
        <w:t>, 2005.</w:t>
      </w:r>
    </w:p>
    <w:p w14:paraId="5014A287" w14:textId="77777777" w:rsidR="00206617" w:rsidRPr="00206617" w:rsidRDefault="00206617" w:rsidP="00206617">
      <w:pPr>
        <w:widowControl w:val="0"/>
        <w:autoSpaceDE w:val="0"/>
        <w:autoSpaceDN w:val="0"/>
        <w:adjustRightInd w:val="0"/>
        <w:ind w:left="640" w:hanging="640"/>
        <w:rPr>
          <w:noProof/>
        </w:rPr>
      </w:pPr>
      <w:r w:rsidRPr="00206617">
        <w:rPr>
          <w:noProof/>
        </w:rPr>
        <w:t>[90]</w:t>
      </w:r>
      <w:r w:rsidRPr="00206617">
        <w:rPr>
          <w:noProof/>
        </w:rPr>
        <w:tab/>
        <w:t xml:space="preserve">F. Pedregosa </w:t>
      </w:r>
      <w:r w:rsidRPr="00206617">
        <w:rPr>
          <w:i/>
          <w:iCs/>
          <w:noProof/>
        </w:rPr>
        <w:t>et al.</w:t>
      </w:r>
      <w:r w:rsidRPr="00206617">
        <w:rPr>
          <w:noProof/>
        </w:rPr>
        <w:t xml:space="preserve">, “Scikit-learn: Machine learning in Python,” </w:t>
      </w:r>
      <w:r w:rsidRPr="00206617">
        <w:rPr>
          <w:i/>
          <w:iCs/>
          <w:noProof/>
        </w:rPr>
        <w:t>J. Mach. Learn. Res.</w:t>
      </w:r>
      <w:r w:rsidRPr="00206617">
        <w:rPr>
          <w:noProof/>
        </w:rPr>
        <w:t>, 2011.</w:t>
      </w:r>
    </w:p>
    <w:p w14:paraId="42AC02ED" w14:textId="77777777" w:rsidR="00206617" w:rsidRPr="00206617" w:rsidRDefault="00206617" w:rsidP="00206617">
      <w:pPr>
        <w:widowControl w:val="0"/>
        <w:autoSpaceDE w:val="0"/>
        <w:autoSpaceDN w:val="0"/>
        <w:adjustRightInd w:val="0"/>
        <w:ind w:left="640" w:hanging="640"/>
        <w:rPr>
          <w:noProof/>
        </w:rPr>
      </w:pPr>
      <w:r w:rsidRPr="00206617">
        <w:rPr>
          <w:noProof/>
        </w:rPr>
        <w:lastRenderedPageBreak/>
        <w:t>[91]</w:t>
      </w:r>
      <w:r w:rsidRPr="00206617">
        <w:rPr>
          <w:noProof/>
        </w:rPr>
        <w:tab/>
        <w:t xml:space="preserve">G. P. Rédei, “BLASTP,” in </w:t>
      </w:r>
      <w:r w:rsidRPr="00206617">
        <w:rPr>
          <w:i/>
          <w:iCs/>
          <w:noProof/>
        </w:rPr>
        <w:t>Encyclopedia of Genetics, Genomics, Proteomics and Informatics</w:t>
      </w:r>
      <w:r w:rsidRPr="00206617">
        <w:rPr>
          <w:noProof/>
        </w:rPr>
        <w:t>, 2008.</w:t>
      </w:r>
    </w:p>
    <w:p w14:paraId="6C433BE4" w14:textId="5BF91337" w:rsidR="00FE4F3B" w:rsidRPr="00FE4F3B" w:rsidRDefault="00F71C4F" w:rsidP="00206617">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nerjee, Deepro" w:date="2021-02-10T12:48:00Z" w:initials="BD">
    <w:p w14:paraId="153A5716" w14:textId="3C1F3070" w:rsidR="0019236C" w:rsidRDefault="0019236C" w:rsidP="00D75FCC">
      <w:pPr>
        <w:pStyle w:val="CommentText"/>
      </w:pPr>
      <w:r>
        <w:rPr>
          <w:rStyle w:val="CommentReference"/>
        </w:rPr>
        <w:annotationRef/>
      </w:r>
      <w:r>
        <w:t>To be addressed by Mike</w:t>
      </w:r>
    </w:p>
  </w:comment>
  <w:comment w:id="3" w:author="Banerjee, Deepro" w:date="2021-02-28T09:39:00Z" w:initials="BD">
    <w:p w14:paraId="5F0F2F29" w14:textId="75B03043" w:rsidR="00651092" w:rsidRDefault="00651092">
      <w:pPr>
        <w:pStyle w:val="CommentText"/>
      </w:pPr>
      <w:r>
        <w:rPr>
          <w:rStyle w:val="CommentReference"/>
        </w:rPr>
        <w:annotationRef/>
      </w:r>
      <w:r>
        <w:t>Something novel about acyl ACP TE substrate specificity character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3A5716" w15:done="0"/>
  <w15:commentEx w15:paraId="5F0F2F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548A" w16cex:dateUtc="2021-02-10T19:48:00Z"/>
  <w16cex:commentExtensible w16cex:durableId="23E5E33B" w16cex:dateUtc="2021-02-2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3A5716" w16cid:durableId="23CE548A"/>
  <w16cid:commentId w16cid:paraId="5F0F2F29" w16cid:durableId="23E5E3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30EE4"/>
    <w:rsid w:val="00040D4B"/>
    <w:rsid w:val="00055654"/>
    <w:rsid w:val="000667FA"/>
    <w:rsid w:val="00073147"/>
    <w:rsid w:val="000759BB"/>
    <w:rsid w:val="000841E8"/>
    <w:rsid w:val="000871F8"/>
    <w:rsid w:val="00092FCC"/>
    <w:rsid w:val="00093409"/>
    <w:rsid w:val="000B37BE"/>
    <w:rsid w:val="000B76BD"/>
    <w:rsid w:val="000C4997"/>
    <w:rsid w:val="000D54C8"/>
    <w:rsid w:val="000D76C5"/>
    <w:rsid w:val="000E4F12"/>
    <w:rsid w:val="00103A7B"/>
    <w:rsid w:val="00103D10"/>
    <w:rsid w:val="00105045"/>
    <w:rsid w:val="001104BF"/>
    <w:rsid w:val="00110CDC"/>
    <w:rsid w:val="00130F18"/>
    <w:rsid w:val="00131486"/>
    <w:rsid w:val="00147608"/>
    <w:rsid w:val="00156EAF"/>
    <w:rsid w:val="00163287"/>
    <w:rsid w:val="001665F3"/>
    <w:rsid w:val="0019236C"/>
    <w:rsid w:val="0019466C"/>
    <w:rsid w:val="001B5896"/>
    <w:rsid w:val="001C10CF"/>
    <w:rsid w:val="001D529F"/>
    <w:rsid w:val="001F1E28"/>
    <w:rsid w:val="001F6CE6"/>
    <w:rsid w:val="00202799"/>
    <w:rsid w:val="00206617"/>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3B71"/>
    <w:rsid w:val="00264BF4"/>
    <w:rsid w:val="0028247A"/>
    <w:rsid w:val="002A22A2"/>
    <w:rsid w:val="002A39E0"/>
    <w:rsid w:val="002A42BF"/>
    <w:rsid w:val="002A71CF"/>
    <w:rsid w:val="002B4095"/>
    <w:rsid w:val="002B6DAA"/>
    <w:rsid w:val="002C3D84"/>
    <w:rsid w:val="002D799E"/>
    <w:rsid w:val="002E3181"/>
    <w:rsid w:val="002E4FC9"/>
    <w:rsid w:val="002E5D60"/>
    <w:rsid w:val="003077B2"/>
    <w:rsid w:val="00310AFE"/>
    <w:rsid w:val="00313E8E"/>
    <w:rsid w:val="00316422"/>
    <w:rsid w:val="00320921"/>
    <w:rsid w:val="00333929"/>
    <w:rsid w:val="00333E87"/>
    <w:rsid w:val="00334696"/>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F168C"/>
    <w:rsid w:val="004005FD"/>
    <w:rsid w:val="004007A6"/>
    <w:rsid w:val="004016C0"/>
    <w:rsid w:val="00404500"/>
    <w:rsid w:val="0041414D"/>
    <w:rsid w:val="00433BF5"/>
    <w:rsid w:val="00435250"/>
    <w:rsid w:val="004378E0"/>
    <w:rsid w:val="00451DEA"/>
    <w:rsid w:val="00453B27"/>
    <w:rsid w:val="004558A2"/>
    <w:rsid w:val="00460DC5"/>
    <w:rsid w:val="00461155"/>
    <w:rsid w:val="004660B8"/>
    <w:rsid w:val="00484B10"/>
    <w:rsid w:val="00485A0F"/>
    <w:rsid w:val="00487170"/>
    <w:rsid w:val="004909A7"/>
    <w:rsid w:val="004B3031"/>
    <w:rsid w:val="004B6806"/>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43DBA"/>
    <w:rsid w:val="00544156"/>
    <w:rsid w:val="00544E6C"/>
    <w:rsid w:val="00551EA1"/>
    <w:rsid w:val="00555405"/>
    <w:rsid w:val="00566D0D"/>
    <w:rsid w:val="0057104F"/>
    <w:rsid w:val="005815C4"/>
    <w:rsid w:val="0058206B"/>
    <w:rsid w:val="005837FD"/>
    <w:rsid w:val="005930BC"/>
    <w:rsid w:val="005A1606"/>
    <w:rsid w:val="005A3D95"/>
    <w:rsid w:val="005A3ED7"/>
    <w:rsid w:val="005B154A"/>
    <w:rsid w:val="005B50BF"/>
    <w:rsid w:val="005C4449"/>
    <w:rsid w:val="005D0791"/>
    <w:rsid w:val="005D1CDB"/>
    <w:rsid w:val="005D3511"/>
    <w:rsid w:val="005D52E3"/>
    <w:rsid w:val="005E2453"/>
    <w:rsid w:val="005E46E7"/>
    <w:rsid w:val="005E7E98"/>
    <w:rsid w:val="005F3ACB"/>
    <w:rsid w:val="005F68BE"/>
    <w:rsid w:val="00603045"/>
    <w:rsid w:val="00613613"/>
    <w:rsid w:val="00616F3E"/>
    <w:rsid w:val="006179F6"/>
    <w:rsid w:val="00620141"/>
    <w:rsid w:val="00620A13"/>
    <w:rsid w:val="00633198"/>
    <w:rsid w:val="00642825"/>
    <w:rsid w:val="00647576"/>
    <w:rsid w:val="00651092"/>
    <w:rsid w:val="00671CD2"/>
    <w:rsid w:val="006807CA"/>
    <w:rsid w:val="00681358"/>
    <w:rsid w:val="0068626C"/>
    <w:rsid w:val="00686EDB"/>
    <w:rsid w:val="006A0F40"/>
    <w:rsid w:val="006A1F7D"/>
    <w:rsid w:val="006A4F39"/>
    <w:rsid w:val="006A7A12"/>
    <w:rsid w:val="006C0A54"/>
    <w:rsid w:val="006D214F"/>
    <w:rsid w:val="006D51B2"/>
    <w:rsid w:val="006E0D56"/>
    <w:rsid w:val="006E16CF"/>
    <w:rsid w:val="006E3302"/>
    <w:rsid w:val="006E376D"/>
    <w:rsid w:val="006E5DF3"/>
    <w:rsid w:val="006F14A3"/>
    <w:rsid w:val="00710AFD"/>
    <w:rsid w:val="007130AB"/>
    <w:rsid w:val="00715CF2"/>
    <w:rsid w:val="00716505"/>
    <w:rsid w:val="00716D69"/>
    <w:rsid w:val="00731E7C"/>
    <w:rsid w:val="007365B4"/>
    <w:rsid w:val="0073759E"/>
    <w:rsid w:val="007422C7"/>
    <w:rsid w:val="007426CC"/>
    <w:rsid w:val="00743D80"/>
    <w:rsid w:val="00743E0A"/>
    <w:rsid w:val="00743EB2"/>
    <w:rsid w:val="00750394"/>
    <w:rsid w:val="00760E6A"/>
    <w:rsid w:val="00762633"/>
    <w:rsid w:val="00764BB4"/>
    <w:rsid w:val="007706F5"/>
    <w:rsid w:val="00770C03"/>
    <w:rsid w:val="007748C3"/>
    <w:rsid w:val="00777848"/>
    <w:rsid w:val="00791ED6"/>
    <w:rsid w:val="007923C7"/>
    <w:rsid w:val="00793BE1"/>
    <w:rsid w:val="007947D7"/>
    <w:rsid w:val="007B2F57"/>
    <w:rsid w:val="007B735B"/>
    <w:rsid w:val="007C14C8"/>
    <w:rsid w:val="007C46AC"/>
    <w:rsid w:val="007C7A8E"/>
    <w:rsid w:val="007D6213"/>
    <w:rsid w:val="007E07C5"/>
    <w:rsid w:val="007E1763"/>
    <w:rsid w:val="007E4B07"/>
    <w:rsid w:val="007F2751"/>
    <w:rsid w:val="008031B3"/>
    <w:rsid w:val="0080517B"/>
    <w:rsid w:val="00805D5C"/>
    <w:rsid w:val="008169AA"/>
    <w:rsid w:val="00833D66"/>
    <w:rsid w:val="00835BFF"/>
    <w:rsid w:val="008510CD"/>
    <w:rsid w:val="00860631"/>
    <w:rsid w:val="00885966"/>
    <w:rsid w:val="008927C4"/>
    <w:rsid w:val="008955AF"/>
    <w:rsid w:val="00896505"/>
    <w:rsid w:val="008970E6"/>
    <w:rsid w:val="008A05F3"/>
    <w:rsid w:val="008A575C"/>
    <w:rsid w:val="008B4ABD"/>
    <w:rsid w:val="008B5D8D"/>
    <w:rsid w:val="008C1647"/>
    <w:rsid w:val="008C5A40"/>
    <w:rsid w:val="008C66EF"/>
    <w:rsid w:val="008C785B"/>
    <w:rsid w:val="008E4D9E"/>
    <w:rsid w:val="008E4FA9"/>
    <w:rsid w:val="008F38B1"/>
    <w:rsid w:val="009004D8"/>
    <w:rsid w:val="00905443"/>
    <w:rsid w:val="00915F0C"/>
    <w:rsid w:val="00916488"/>
    <w:rsid w:val="00923CB9"/>
    <w:rsid w:val="009301B0"/>
    <w:rsid w:val="00937355"/>
    <w:rsid w:val="009400FC"/>
    <w:rsid w:val="0094502F"/>
    <w:rsid w:val="00945358"/>
    <w:rsid w:val="00953846"/>
    <w:rsid w:val="009611FD"/>
    <w:rsid w:val="00974BBA"/>
    <w:rsid w:val="00975D7F"/>
    <w:rsid w:val="00993A9B"/>
    <w:rsid w:val="00995ACC"/>
    <w:rsid w:val="009C46D7"/>
    <w:rsid w:val="009C56FB"/>
    <w:rsid w:val="009E2077"/>
    <w:rsid w:val="009E2C39"/>
    <w:rsid w:val="009E320C"/>
    <w:rsid w:val="009F0B50"/>
    <w:rsid w:val="009F1EA5"/>
    <w:rsid w:val="00A066FE"/>
    <w:rsid w:val="00A17E40"/>
    <w:rsid w:val="00A264A1"/>
    <w:rsid w:val="00A349B7"/>
    <w:rsid w:val="00A46CEE"/>
    <w:rsid w:val="00A61E10"/>
    <w:rsid w:val="00A626B1"/>
    <w:rsid w:val="00A70136"/>
    <w:rsid w:val="00A7297A"/>
    <w:rsid w:val="00A93E92"/>
    <w:rsid w:val="00A94FCA"/>
    <w:rsid w:val="00A958E3"/>
    <w:rsid w:val="00A96710"/>
    <w:rsid w:val="00AA102F"/>
    <w:rsid w:val="00AB08D3"/>
    <w:rsid w:val="00AB363B"/>
    <w:rsid w:val="00AB6139"/>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502A0"/>
    <w:rsid w:val="00B5516B"/>
    <w:rsid w:val="00B8059B"/>
    <w:rsid w:val="00B80631"/>
    <w:rsid w:val="00B852C2"/>
    <w:rsid w:val="00B87E71"/>
    <w:rsid w:val="00B919C4"/>
    <w:rsid w:val="00B92FFD"/>
    <w:rsid w:val="00BA035B"/>
    <w:rsid w:val="00BA3E24"/>
    <w:rsid w:val="00BD1762"/>
    <w:rsid w:val="00BD74AE"/>
    <w:rsid w:val="00BE51F5"/>
    <w:rsid w:val="00BF3C99"/>
    <w:rsid w:val="00BF52DB"/>
    <w:rsid w:val="00BF6383"/>
    <w:rsid w:val="00C055E6"/>
    <w:rsid w:val="00C105F5"/>
    <w:rsid w:val="00C10757"/>
    <w:rsid w:val="00C10DDE"/>
    <w:rsid w:val="00C12657"/>
    <w:rsid w:val="00C15DD4"/>
    <w:rsid w:val="00C17264"/>
    <w:rsid w:val="00C3109E"/>
    <w:rsid w:val="00C34947"/>
    <w:rsid w:val="00C44A02"/>
    <w:rsid w:val="00C44DA3"/>
    <w:rsid w:val="00C47774"/>
    <w:rsid w:val="00C47D21"/>
    <w:rsid w:val="00C515E3"/>
    <w:rsid w:val="00C52468"/>
    <w:rsid w:val="00C62A38"/>
    <w:rsid w:val="00C75574"/>
    <w:rsid w:val="00C873C5"/>
    <w:rsid w:val="00C87CF0"/>
    <w:rsid w:val="00C957A9"/>
    <w:rsid w:val="00C96AA2"/>
    <w:rsid w:val="00CC1103"/>
    <w:rsid w:val="00CC1D45"/>
    <w:rsid w:val="00CC4172"/>
    <w:rsid w:val="00CC5B1F"/>
    <w:rsid w:val="00CD3158"/>
    <w:rsid w:val="00CD325A"/>
    <w:rsid w:val="00CD49D0"/>
    <w:rsid w:val="00CD5B8E"/>
    <w:rsid w:val="00CE52E1"/>
    <w:rsid w:val="00CE7FAF"/>
    <w:rsid w:val="00CF5E63"/>
    <w:rsid w:val="00D04496"/>
    <w:rsid w:val="00D13EA4"/>
    <w:rsid w:val="00D15562"/>
    <w:rsid w:val="00D32579"/>
    <w:rsid w:val="00D35581"/>
    <w:rsid w:val="00D379B6"/>
    <w:rsid w:val="00D4229C"/>
    <w:rsid w:val="00D56144"/>
    <w:rsid w:val="00D57D1C"/>
    <w:rsid w:val="00D646D1"/>
    <w:rsid w:val="00D7200A"/>
    <w:rsid w:val="00D7223F"/>
    <w:rsid w:val="00D75FCC"/>
    <w:rsid w:val="00D766D1"/>
    <w:rsid w:val="00D8458B"/>
    <w:rsid w:val="00D84877"/>
    <w:rsid w:val="00D84C1E"/>
    <w:rsid w:val="00D84CCC"/>
    <w:rsid w:val="00D9510F"/>
    <w:rsid w:val="00DA1F82"/>
    <w:rsid w:val="00DA3A89"/>
    <w:rsid w:val="00DB40A3"/>
    <w:rsid w:val="00DC1618"/>
    <w:rsid w:val="00DC2DBE"/>
    <w:rsid w:val="00DC5C9D"/>
    <w:rsid w:val="00DD3FAE"/>
    <w:rsid w:val="00DE4E15"/>
    <w:rsid w:val="00DF0D8C"/>
    <w:rsid w:val="00E068A4"/>
    <w:rsid w:val="00E079DB"/>
    <w:rsid w:val="00E11F00"/>
    <w:rsid w:val="00E138BD"/>
    <w:rsid w:val="00E1743B"/>
    <w:rsid w:val="00E21D56"/>
    <w:rsid w:val="00E32C53"/>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6D44"/>
    <w:rsid w:val="00E92BC2"/>
    <w:rsid w:val="00E9566B"/>
    <w:rsid w:val="00E97FAF"/>
    <w:rsid w:val="00EA257F"/>
    <w:rsid w:val="00EA5CAF"/>
    <w:rsid w:val="00EA6582"/>
    <w:rsid w:val="00EB4DCC"/>
    <w:rsid w:val="00EC48CB"/>
    <w:rsid w:val="00EC5169"/>
    <w:rsid w:val="00EC5306"/>
    <w:rsid w:val="00ED2DEE"/>
    <w:rsid w:val="00EE31EB"/>
    <w:rsid w:val="00EF48A3"/>
    <w:rsid w:val="00EF63B2"/>
    <w:rsid w:val="00F01257"/>
    <w:rsid w:val="00F020D7"/>
    <w:rsid w:val="00F048D7"/>
    <w:rsid w:val="00F148B6"/>
    <w:rsid w:val="00F22339"/>
    <w:rsid w:val="00F24535"/>
    <w:rsid w:val="00F2612C"/>
    <w:rsid w:val="00F35C4B"/>
    <w:rsid w:val="00F35DD3"/>
    <w:rsid w:val="00F40DF7"/>
    <w:rsid w:val="00F4715D"/>
    <w:rsid w:val="00F47D14"/>
    <w:rsid w:val="00F5194F"/>
    <w:rsid w:val="00F54801"/>
    <w:rsid w:val="00F60FA7"/>
    <w:rsid w:val="00F61F06"/>
    <w:rsid w:val="00F659AC"/>
    <w:rsid w:val="00F71C4F"/>
    <w:rsid w:val="00F765F8"/>
    <w:rsid w:val="00F771C3"/>
    <w:rsid w:val="00F837B3"/>
    <w:rsid w:val="00F878B8"/>
    <w:rsid w:val="00F9195A"/>
    <w:rsid w:val="00FA251D"/>
    <w:rsid w:val="00FA7329"/>
    <w:rsid w:val="00FB1F72"/>
    <w:rsid w:val="00FB4B5A"/>
    <w:rsid w:val="00FD335E"/>
    <w:rsid w:val="00FD7F73"/>
    <w:rsid w:val="00FE161E"/>
    <w:rsid w:val="00FE3DA2"/>
    <w:rsid w:val="00FE4F3B"/>
    <w:rsid w:val="00FE6BD6"/>
    <w:rsid w:val="00FE6EB8"/>
    <w:rsid w:val="00FE7C8A"/>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0</TotalTime>
  <Pages>34</Pages>
  <Words>68098</Words>
  <Characters>388161</Characters>
  <Application>Microsoft Office Word</Application>
  <DocSecurity>0</DocSecurity>
  <Lines>3234</Lines>
  <Paragraphs>9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373</cp:revision>
  <dcterms:created xsi:type="dcterms:W3CDTF">2021-02-10T19:47:00Z</dcterms:created>
  <dcterms:modified xsi:type="dcterms:W3CDTF">2021-02-2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